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C4E0F6" w14:textId="01B34929" w:rsidR="009C7CEA" w:rsidRDefault="009C7CEA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t>Supplementary File</w:t>
      </w:r>
      <w:r>
        <w:rPr>
          <w:rFonts w:ascii="Arial" w:hAnsi="Arial" w:cs="Arial"/>
          <w:b/>
          <w:bCs/>
        </w:rPr>
        <w:t xml:space="preserve"> 1</w:t>
      </w:r>
    </w:p>
    <w:p w14:paraId="7142A695" w14:textId="788AE495" w:rsid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03702736" w14:textId="77777777" w:rsidR="00FD47B0" w:rsidRPr="00B75FCD" w:rsidRDefault="00FD47B0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</w:p>
    <w:p w14:paraId="7B4BCC0A" w14:textId="77777777" w:rsidR="004E0368" w:rsidRDefault="004E0368" w:rsidP="00FD47B0">
      <w:pPr>
        <w:pStyle w:val="BodyText"/>
        <w:ind w:right="49"/>
        <w:rPr>
          <w:rFonts w:ascii="Arial" w:hAnsi="Arial" w:cs="Arial"/>
          <w:b/>
          <w:bCs/>
        </w:rPr>
      </w:pPr>
      <w:r w:rsidRPr="004E0368">
        <w:rPr>
          <w:rFonts w:ascii="Arial" w:hAnsi="Arial" w:cs="Arial"/>
          <w:b/>
          <w:bCs/>
        </w:rPr>
        <w:t>Instructions to Participant</w:t>
      </w:r>
    </w:p>
    <w:p w14:paraId="319CC4CD" w14:textId="4E0A46D2" w:rsidR="00B75FCD" w:rsidRPr="00804458" w:rsidRDefault="00B75FCD" w:rsidP="00FD47B0">
      <w:pPr>
        <w:pStyle w:val="BodyText"/>
        <w:ind w:right="49"/>
        <w:rPr>
          <w:rFonts w:ascii="Arial" w:hAnsi="Arial" w:cs="Arial"/>
          <w:b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311EDC" w:rsidRPr="00804458">
        <w:rPr>
          <w:rFonts w:ascii="Arial" w:hAnsi="Arial" w:cs="Arial"/>
          <w:b/>
          <w:sz w:val="21"/>
          <w:szCs w:val="21"/>
        </w:rPr>
        <w:t xml:space="preserve"> weeks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631D19B9" w14:textId="77777777" w:rsidR="00804458" w:rsidRDefault="00804458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3177FC76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  <w:r w:rsidRPr="00804458">
        <w:rPr>
          <w:rFonts w:ascii="Arial" w:eastAsiaTheme="minorEastAsia" w:hAnsi="Arial" w:cs="Arial"/>
          <w:sz w:val="20"/>
          <w:szCs w:val="20"/>
        </w:rPr>
        <w:t>(Note: R = reverse-scored item)</w:t>
      </w:r>
    </w:p>
    <w:p w14:paraId="1049FED5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</w:p>
    <w:p w14:paraId="5900DDBB" w14:textId="184C7404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0"/>
          <w:szCs w:val="20"/>
        </w:rPr>
        <w:t xml:space="preserve">LEBA captures light exposure-related behaviours on a 5-point </w:t>
      </w:r>
      <w:r w:rsidR="00174F0E">
        <w:rPr>
          <w:rFonts w:ascii="Arial" w:hAnsi="Arial" w:cs="Arial"/>
          <w:sz w:val="20"/>
          <w:szCs w:val="20"/>
        </w:rPr>
        <w:t>Likert-type</w:t>
      </w:r>
      <w:r w:rsidRPr="00804458">
        <w:rPr>
          <w:rFonts w:ascii="Arial" w:hAnsi="Arial" w:cs="Arial"/>
          <w:sz w:val="20"/>
          <w:szCs w:val="20"/>
        </w:rPr>
        <w:t xml:space="preserve">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 xml:space="preserve">using the mean score of </w:t>
      </w:r>
      <w:r w:rsidR="00174F0E">
        <w:rPr>
          <w:rFonts w:ascii="Arial" w:hAnsi="Arial" w:cs="Arial"/>
          <w:sz w:val="20"/>
          <w:szCs w:val="20"/>
        </w:rPr>
        <w:t xml:space="preserve">the </w:t>
      </w:r>
      <w:r w:rsidR="004F4DF9">
        <w:rPr>
          <w:rFonts w:ascii="Arial" w:hAnsi="Arial" w:cs="Arial"/>
          <w:sz w:val="20"/>
          <w:szCs w:val="20"/>
        </w:rPr>
        <w:t>corresponding item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6DAFB586" w14:textId="77777777" w:rsidTr="00757E5D">
        <w:tc>
          <w:tcPr>
            <w:tcW w:w="2400" w:type="pct"/>
          </w:tcPr>
          <w:p w14:paraId="077DEB5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Factor Name</w:t>
            </w:r>
          </w:p>
        </w:tc>
        <w:tc>
          <w:tcPr>
            <w:tcW w:w="2600" w:type="pct"/>
          </w:tcPr>
          <w:p w14:paraId="04B9F9C5" w14:textId="3919593A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0"/>
                <w:szCs w:val="20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ore</w:t>
            </w:r>
          </w:p>
        </w:tc>
      </w:tr>
      <w:tr w:rsidR="00B75FCD" w:rsidRPr="00804458" w14:paraId="2B0E3FEC" w14:textId="77777777" w:rsidTr="00757E5D">
        <w:tc>
          <w:tcPr>
            <w:tcW w:w="2400" w:type="pct"/>
          </w:tcPr>
          <w:p w14:paraId="08D3C4C1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1DEE920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1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2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3</w:t>
            </w:r>
          </w:p>
        </w:tc>
      </w:tr>
      <w:tr w:rsidR="00B75FCD" w:rsidRPr="00804458" w14:paraId="7B486108" w14:textId="77777777" w:rsidTr="00757E5D">
        <w:tc>
          <w:tcPr>
            <w:tcW w:w="2400" w:type="pct"/>
          </w:tcPr>
          <w:p w14:paraId="5CB70FC8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2: Spending time outdoors</w:t>
            </w:r>
          </w:p>
        </w:tc>
        <w:tc>
          <w:tcPr>
            <w:tcW w:w="2600" w:type="pct"/>
          </w:tcPr>
          <w:p w14:paraId="75E55DB2" w14:textId="4349AAB1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4(R)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5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6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7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8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09</w:t>
            </w:r>
          </w:p>
        </w:tc>
      </w:tr>
      <w:tr w:rsidR="00B75FCD" w:rsidRPr="00804458" w14:paraId="42112A54" w14:textId="77777777" w:rsidTr="00757E5D">
        <w:tc>
          <w:tcPr>
            <w:tcW w:w="2400" w:type="pct"/>
          </w:tcPr>
          <w:p w14:paraId="22BF7B5A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656071CE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0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1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2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3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4</w:t>
            </w:r>
          </w:p>
        </w:tc>
      </w:tr>
      <w:tr w:rsidR="00B75FCD" w:rsidRPr="00804458" w14:paraId="607F5A43" w14:textId="77777777" w:rsidTr="00757E5D">
        <w:tc>
          <w:tcPr>
            <w:tcW w:w="2400" w:type="pct"/>
          </w:tcPr>
          <w:p w14:paraId="2791B474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193CE174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5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6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7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8</w:t>
            </w:r>
          </w:p>
        </w:tc>
      </w:tr>
      <w:tr w:rsidR="00B75FCD" w:rsidRPr="00804458" w14:paraId="3E4238A2" w14:textId="77777777" w:rsidTr="00757E5D">
        <w:tc>
          <w:tcPr>
            <w:tcW w:w="2400" w:type="pct"/>
          </w:tcPr>
          <w:p w14:paraId="10B6950F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5:</w:t>
            </w:r>
            <w:r w:rsidRPr="00804458">
              <w:rPr>
                <w:rFonts w:ascii="Arial" w:hAnsi="Arial" w:cs="Arial"/>
                <w:spacing w:val="14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in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the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and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aytime</w:t>
            </w:r>
          </w:p>
        </w:tc>
        <w:tc>
          <w:tcPr>
            <w:tcW w:w="2600" w:type="pct"/>
          </w:tcPr>
          <w:p w14:paraId="47811653" w14:textId="16F7A681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9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0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1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2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1E2CE99A" w14:textId="7BF04339" w:rsidR="009C7CEA" w:rsidRDefault="009C7CEA" w:rsidP="009C7CEA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lastRenderedPageBreak/>
        <w:t>Supplementary File</w:t>
      </w:r>
      <w:r>
        <w:rPr>
          <w:rFonts w:ascii="Arial" w:hAnsi="Arial" w:cs="Arial"/>
          <w:b/>
          <w:bCs/>
        </w:rPr>
        <w:t xml:space="preserve"> 2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20F5C441" w14:textId="77777777" w:rsidR="00FD47B0" w:rsidRDefault="00FD47B0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</w:p>
    <w:p w14:paraId="7C459E32" w14:textId="77777777" w:rsidR="004E0368" w:rsidRDefault="004E0368" w:rsidP="004E0368">
      <w:pPr>
        <w:pStyle w:val="BodyText"/>
        <w:ind w:right="49"/>
        <w:rPr>
          <w:rFonts w:ascii="Arial" w:hAnsi="Arial" w:cs="Arial"/>
          <w:b/>
          <w:bCs/>
        </w:rPr>
      </w:pPr>
      <w:r w:rsidRPr="004E0368">
        <w:rPr>
          <w:rFonts w:ascii="Arial" w:hAnsi="Arial" w:cs="Arial"/>
          <w:b/>
          <w:bCs/>
        </w:rPr>
        <w:t>Instructions to Participant</w:t>
      </w:r>
    </w:p>
    <w:p w14:paraId="5EB5E5E3" w14:textId="530D7438" w:rsidR="00B75FCD" w:rsidRPr="00804458" w:rsidRDefault="00B75FCD" w:rsidP="00FD47B0">
      <w:pPr>
        <w:pStyle w:val="BodyText"/>
        <w:ind w:right="49"/>
        <w:rPr>
          <w:rFonts w:ascii="Arial" w:hAnsi="Arial" w:cs="Arial"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9C7CEA" w:rsidRPr="00804458">
        <w:rPr>
          <w:rFonts w:ascii="Arial" w:hAnsi="Arial" w:cs="Arial"/>
          <w:b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weeks</w:t>
      </w:r>
      <w:r w:rsidR="00B934AE" w:rsidRPr="00804458">
        <w:rPr>
          <w:rFonts w:ascii="Arial" w:hAnsi="Arial" w:cs="Arial"/>
          <w:b/>
          <w:sz w:val="21"/>
          <w:szCs w:val="21"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6E70CCC2" w:rsid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786C26A9" w14:textId="77777777" w:rsidR="00804458" w:rsidRPr="00B75FCD" w:rsidRDefault="00804458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  <w:r w:rsidRPr="00B75FCD">
        <w:rPr>
          <w:rFonts w:ascii="Arial" w:eastAsiaTheme="minorEastAsia" w:hAnsi="Arial" w:cs="Arial"/>
        </w:rPr>
        <w:t>(</w:t>
      </w:r>
      <w:r w:rsidRPr="00804458">
        <w:rPr>
          <w:rFonts w:ascii="Arial" w:eastAsiaTheme="minorEastAsia" w:hAnsi="Arial" w:cs="Arial"/>
          <w:sz w:val="21"/>
          <w:szCs w:val="21"/>
        </w:rPr>
        <w:t>Note: R = reverse-scored item)</w:t>
      </w:r>
    </w:p>
    <w:p w14:paraId="3C0A1AD7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</w:p>
    <w:p w14:paraId="0B6AAFDF" w14:textId="7B4B5CDE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1"/>
          <w:szCs w:val="21"/>
        </w:rPr>
        <w:t xml:space="preserve">LEBA captures light exposure-related behaviours on a 5-point </w:t>
      </w:r>
      <w:r w:rsidR="00174F0E">
        <w:rPr>
          <w:rFonts w:ascii="Arial" w:hAnsi="Arial" w:cs="Arial"/>
          <w:sz w:val="21"/>
          <w:szCs w:val="21"/>
        </w:rPr>
        <w:t>Likert-type</w:t>
      </w:r>
      <w:r w:rsidRPr="00804458">
        <w:rPr>
          <w:rFonts w:ascii="Arial" w:hAnsi="Arial" w:cs="Arial"/>
          <w:sz w:val="21"/>
          <w:szCs w:val="21"/>
        </w:rPr>
        <w:t xml:space="preserve">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 xml:space="preserve">using the mean score of </w:t>
      </w:r>
      <w:r w:rsidR="00174F0E">
        <w:rPr>
          <w:rFonts w:ascii="Arial" w:hAnsi="Arial" w:cs="Arial"/>
          <w:sz w:val="20"/>
          <w:szCs w:val="20"/>
        </w:rPr>
        <w:t xml:space="preserve">the </w:t>
      </w:r>
      <w:r w:rsidR="004F4DF9">
        <w:rPr>
          <w:rFonts w:ascii="Arial" w:hAnsi="Arial" w:cs="Arial"/>
          <w:sz w:val="20"/>
          <w:szCs w:val="20"/>
        </w:rPr>
        <w:t>corresponding items.</w:t>
      </w:r>
    </w:p>
    <w:p w14:paraId="2A5C0AE8" w14:textId="16E9A859" w:rsidR="00B75FCD" w:rsidRPr="00804458" w:rsidRDefault="00B75FCD" w:rsidP="004F4DF9">
      <w:pPr>
        <w:pStyle w:val="BodyText"/>
        <w:spacing w:line="276" w:lineRule="auto"/>
        <w:rPr>
          <w:rFonts w:ascii="Arial" w:hAnsi="Arial" w:cs="Arial"/>
          <w:b/>
          <w:bCs/>
          <w:sz w:val="21"/>
          <w:szCs w:val="21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5C355510" w14:textId="77777777" w:rsidTr="00757E5D">
        <w:tc>
          <w:tcPr>
            <w:tcW w:w="2400" w:type="pct"/>
          </w:tcPr>
          <w:p w14:paraId="281B307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Factor Name</w:t>
            </w:r>
          </w:p>
        </w:tc>
        <w:tc>
          <w:tcPr>
            <w:tcW w:w="2600" w:type="pct"/>
          </w:tcPr>
          <w:p w14:paraId="361EF1F7" w14:textId="1C80E60E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1"/>
                <w:szCs w:val="21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ore</w:t>
            </w:r>
          </w:p>
        </w:tc>
      </w:tr>
      <w:tr w:rsidR="00B75FCD" w:rsidRPr="00804458" w14:paraId="5A427642" w14:textId="77777777" w:rsidTr="00757E5D">
        <w:tc>
          <w:tcPr>
            <w:tcW w:w="2400" w:type="pct"/>
          </w:tcPr>
          <w:p w14:paraId="050D39D5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2971C41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1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2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3</w:t>
            </w:r>
          </w:p>
        </w:tc>
      </w:tr>
      <w:tr w:rsidR="00B75FCD" w:rsidRPr="00804458" w14:paraId="4D37A42C" w14:textId="77777777" w:rsidTr="00757E5D">
        <w:tc>
          <w:tcPr>
            <w:tcW w:w="2400" w:type="pct"/>
          </w:tcPr>
          <w:p w14:paraId="42BF9AFE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2: Spending time outdoors</w:t>
            </w:r>
          </w:p>
        </w:tc>
        <w:tc>
          <w:tcPr>
            <w:tcW w:w="2600" w:type="pct"/>
          </w:tcPr>
          <w:p w14:paraId="4BA9D405" w14:textId="415E59A9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4(R)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5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6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7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8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9</w:t>
            </w:r>
          </w:p>
        </w:tc>
      </w:tr>
      <w:tr w:rsidR="00B75FCD" w:rsidRPr="00804458" w14:paraId="3BD5D186" w14:textId="77777777" w:rsidTr="00757E5D">
        <w:tc>
          <w:tcPr>
            <w:tcW w:w="2400" w:type="pct"/>
          </w:tcPr>
          <w:p w14:paraId="6AA21C73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4FFAA205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0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1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2</w:t>
            </w:r>
          </w:p>
        </w:tc>
      </w:tr>
      <w:tr w:rsidR="00B75FCD" w:rsidRPr="00804458" w14:paraId="02AF3B18" w14:textId="77777777" w:rsidTr="00757E5D">
        <w:tc>
          <w:tcPr>
            <w:tcW w:w="2400" w:type="pct"/>
          </w:tcPr>
          <w:p w14:paraId="14D3CDF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5EE334F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5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6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8</w:t>
            </w:r>
          </w:p>
        </w:tc>
      </w:tr>
      <w:tr w:rsidR="00B75FCD" w:rsidRPr="00804458" w14:paraId="03CCA413" w14:textId="77777777" w:rsidTr="00757E5D">
        <w:tc>
          <w:tcPr>
            <w:tcW w:w="2400" w:type="pct"/>
          </w:tcPr>
          <w:p w14:paraId="177AB880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5:</w:t>
            </w:r>
            <w:r w:rsidRPr="00804458">
              <w:rPr>
                <w:rFonts w:ascii="Arial" w:hAnsi="Arial" w:cs="Arial"/>
                <w:spacing w:val="14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in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the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and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aytime</w:t>
            </w:r>
          </w:p>
        </w:tc>
        <w:tc>
          <w:tcPr>
            <w:tcW w:w="2600" w:type="pct"/>
          </w:tcPr>
          <w:p w14:paraId="5A04C37E" w14:textId="1C6C2E4A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9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20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027F3971" w:rsidR="003B3DB6" w:rsidRDefault="00EE7CFA" w:rsidP="003B3DB6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65CB5221" w14:textId="77777777" w:rsidR="00A67284" w:rsidRPr="00B75FCD" w:rsidRDefault="00A67284" w:rsidP="003B3DB6">
      <w:pPr>
        <w:rPr>
          <w:rFonts w:ascii="Arial" w:hAnsi="Arial" w:cs="Arial"/>
          <w:b/>
          <w:bCs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9"/>
        <w:gridCol w:w="2459"/>
        <w:gridCol w:w="3107"/>
        <w:gridCol w:w="1926"/>
        <w:gridCol w:w="2027"/>
      </w:tblGrid>
      <w:tr w:rsidR="003B3DB6" w:rsidRPr="008F384F" w14:paraId="7B8C6E76" w14:textId="77777777" w:rsidTr="00690F40">
        <w:trPr>
          <w:trHeight w:val="320"/>
        </w:trPr>
        <w:tc>
          <w:tcPr>
            <w:tcW w:w="1590" w:type="pct"/>
            <w:tcBorders>
              <w:top w:val="single" w:sz="4" w:space="0" w:color="auto"/>
              <w:bottom w:val="single" w:sz="4" w:space="0" w:color="auto"/>
            </w:tcBorders>
          </w:tcPr>
          <w:p w14:paraId="6410E62D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ame</w:t>
            </w:r>
          </w:p>
        </w:tc>
        <w:tc>
          <w:tcPr>
            <w:tcW w:w="881" w:type="pct"/>
            <w:tcBorders>
              <w:top w:val="single" w:sz="4" w:space="0" w:color="auto"/>
              <w:bottom w:val="single" w:sz="4" w:space="0" w:color="auto"/>
            </w:tcBorders>
          </w:tcPr>
          <w:p w14:paraId="775B414F" w14:textId="6D858026" w:rsidR="003B3DB6" w:rsidRPr="00690F40" w:rsidRDefault="00192697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192697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umber of all items</w:t>
            </w:r>
          </w:p>
        </w:tc>
        <w:tc>
          <w:tcPr>
            <w:tcW w:w="1113" w:type="pct"/>
            <w:tcBorders>
              <w:top w:val="single" w:sz="4" w:space="0" w:color="auto"/>
              <w:bottom w:val="single" w:sz="4" w:space="0" w:color="auto"/>
            </w:tcBorders>
          </w:tcPr>
          <w:p w14:paraId="02E5624C" w14:textId="77777777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690" w:type="pct"/>
            <w:tcBorders>
              <w:top w:val="single" w:sz="4" w:space="0" w:color="auto"/>
              <w:bottom w:val="single" w:sz="4" w:space="0" w:color="auto"/>
            </w:tcBorders>
          </w:tcPr>
          <w:p w14:paraId="34F8B4FB" w14:textId="67C91C7A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Relevant items</w:t>
            </w:r>
          </w:p>
        </w:tc>
        <w:tc>
          <w:tcPr>
            <w:tcW w:w="726" w:type="pct"/>
            <w:tcBorders>
              <w:top w:val="single" w:sz="4" w:space="0" w:color="auto"/>
              <w:bottom w:val="single" w:sz="4" w:space="0" w:color="auto"/>
            </w:tcBorders>
          </w:tcPr>
          <w:p w14:paraId="4443E3F1" w14:textId="77777777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Scale type</w:t>
            </w:r>
          </w:p>
        </w:tc>
      </w:tr>
      <w:tr w:rsidR="003B3DB6" w:rsidRPr="008F384F" w14:paraId="61E4A788" w14:textId="77777777" w:rsidTr="00690F40">
        <w:trPr>
          <w:trHeight w:val="940"/>
        </w:trPr>
        <w:tc>
          <w:tcPr>
            <w:tcW w:w="1590" w:type="pct"/>
            <w:tcBorders>
              <w:top w:val="single" w:sz="4" w:space="0" w:color="auto"/>
            </w:tcBorders>
          </w:tcPr>
          <w:p w14:paraId="5576A3DF" w14:textId="4E00C380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Visual Light Sensitivity Questionnaire-8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Verriotto et al., 2017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  <w:tcBorders>
              <w:top w:val="single" w:sz="4" w:space="0" w:color="auto"/>
            </w:tcBorders>
          </w:tcPr>
          <w:p w14:paraId="4379775B" w14:textId="4644E6F2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113" w:type="pct"/>
            <w:tcBorders>
              <w:top w:val="single" w:sz="4" w:space="0" w:color="auto"/>
            </w:tcBorders>
          </w:tcPr>
          <w:p w14:paraId="25E4B3A1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  <w:tcBorders>
              <w:top w:val="single" w:sz="4" w:space="0" w:color="auto"/>
            </w:tcBorders>
          </w:tcPr>
          <w:p w14:paraId="51CBEB9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  <w:tcBorders>
              <w:top w:val="single" w:sz="4" w:space="0" w:color="auto"/>
            </w:tcBorders>
          </w:tcPr>
          <w:p w14:paraId="171A2AB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096E28E3" w14:textId="77777777" w:rsidTr="00690F40">
        <w:trPr>
          <w:trHeight w:val="640"/>
        </w:trPr>
        <w:tc>
          <w:tcPr>
            <w:tcW w:w="1590" w:type="pct"/>
          </w:tcPr>
          <w:p w14:paraId="1BFC0771" w14:textId="3DAA5046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ffice Light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Eklund &amp; Boyce, 199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5C5CB558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0</w:t>
            </w:r>
          </w:p>
        </w:tc>
        <w:tc>
          <w:tcPr>
            <w:tcW w:w="1113" w:type="pct"/>
          </w:tcPr>
          <w:p w14:paraId="1F7314E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6BA5CC3B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29</w:t>
            </w:r>
          </w:p>
        </w:tc>
        <w:tc>
          <w:tcPr>
            <w:tcW w:w="726" w:type="pct"/>
          </w:tcPr>
          <w:p w14:paraId="1A53519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405B22CA" w14:textId="77777777" w:rsidTr="00690F40">
        <w:trPr>
          <w:trHeight w:val="320"/>
        </w:trPr>
        <w:tc>
          <w:tcPr>
            <w:tcW w:w="1590" w:type="pct"/>
          </w:tcPr>
          <w:p w14:paraId="622338D2" w14:textId="0C7F5B7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arvard Light Exposure Assessment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ajaj et al., 2011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0949F7EA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113" w:type="pct"/>
          </w:tcPr>
          <w:p w14:paraId="6764627B" w14:textId="4E14006D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 individual’s daily light exposure</w:t>
            </w:r>
          </w:p>
        </w:tc>
        <w:tc>
          <w:tcPr>
            <w:tcW w:w="690" w:type="pct"/>
          </w:tcPr>
          <w:p w14:paraId="11230033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emi-quantitative</w:t>
            </w:r>
          </w:p>
        </w:tc>
      </w:tr>
      <w:tr w:rsidR="003B3DB6" w:rsidRPr="008F384F" w14:paraId="7F0CDDE1" w14:textId="77777777" w:rsidTr="00690F40">
        <w:trPr>
          <w:trHeight w:val="640"/>
        </w:trPr>
        <w:tc>
          <w:tcPr>
            <w:tcW w:w="1590" w:type="pct"/>
          </w:tcPr>
          <w:p w14:paraId="03526884" w14:textId="1DDC7B95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ospital Lighting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abbr-1&gt;Ergonomics&lt;/abbr-1&gt;&lt;abbr-2&gt;Ergonomics&lt;/abbr-2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Dianat et al., 201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05E72670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1113" w:type="pct"/>
          </w:tcPr>
          <w:p w14:paraId="54459203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2A192D1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6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726" w:type="pct"/>
          </w:tcPr>
          <w:p w14:paraId="5E65B63B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3B4C3B71" w14:textId="77777777" w:rsidTr="00690F40">
        <w:trPr>
          <w:trHeight w:val="320"/>
        </w:trPr>
        <w:tc>
          <w:tcPr>
            <w:tcW w:w="1590" w:type="pct"/>
          </w:tcPr>
          <w:p w14:paraId="2BA908E2" w14:textId="32F378D4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orningness-Eveningnes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Horne &amp; Ostberg, 197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2F5774D6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9</w:t>
            </w:r>
          </w:p>
        </w:tc>
        <w:tc>
          <w:tcPr>
            <w:tcW w:w="1113" w:type="pct"/>
          </w:tcPr>
          <w:p w14:paraId="7531EF60" w14:textId="7E0429E1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ssess an individual’s chronotype</w:t>
            </w:r>
          </w:p>
        </w:tc>
        <w:tc>
          <w:tcPr>
            <w:tcW w:w="690" w:type="pct"/>
          </w:tcPr>
          <w:p w14:paraId="17B927B2" w14:textId="22E4178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3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726" w:type="pct"/>
          </w:tcPr>
          <w:p w14:paraId="353487D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D7DFAD1" w14:textId="77777777" w:rsidTr="00690F40">
        <w:trPr>
          <w:trHeight w:val="640"/>
        </w:trPr>
        <w:tc>
          <w:tcPr>
            <w:tcW w:w="1590" w:type="pct"/>
          </w:tcPr>
          <w:p w14:paraId="76912CF3" w14:textId="1557BB70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unich Chronotype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ournal of Biological Rhythms&lt;/full-title&gt;&lt;abbr-1&gt;J. Biol. Rhythms&lt;/abbr-1&gt;&lt;abbr-2&gt;J Biol Rhythms&lt;/abbr-2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Roenneberg et al., 200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5BEBC57F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1113" w:type="pct"/>
          </w:tcPr>
          <w:p w14:paraId="67105EDA" w14:textId="11A57EEE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understand 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an 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ndividual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’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phase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6BEC4711" w14:textId="77777777" w:rsidTr="00690F40">
        <w:trPr>
          <w:trHeight w:val="640"/>
        </w:trPr>
        <w:tc>
          <w:tcPr>
            <w:tcW w:w="1590" w:type="pct"/>
          </w:tcPr>
          <w:p w14:paraId="450C06D5" w14:textId="78794E58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lastRenderedPageBreak/>
              <w:t xml:space="preserve"> Sleep Practices and Attitude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="004539B0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Grandner&lt;/Author&gt;&lt;Year&gt;2014&lt;/Year&gt;&lt;RecNum&gt;775&lt;/RecNum&gt;&lt;DisplayText&gt;(Grandner et al., 2014)&lt;/DisplayText&gt;&lt;record&gt;&lt;rec-number&gt;775&lt;/rec-number&gt;&lt;foreign-keys&gt;&lt;key app="EN" db-id="5fa5wf9ac5ffz6eefsqvear65avdrepps9zf" timestamp="1643801940"&gt;775&lt;/key&gt;&lt;/foreign-keys&gt;&lt;ref-type name="Journal Article"&gt;17&lt;/ref-type&gt;&lt;contributors&gt;&lt;authors&gt;&lt;author&gt;Grandner, Michael A.&lt;/author&gt;&lt;author&gt;Jackson, Nicholas&lt;/author&gt;&lt;author&gt;Gooneratne, Nalaka S.&lt;/author&gt;&lt;author&gt;Patel, Nirav P.&lt;/author&gt;&lt;/authors&gt;&lt;/contributors&gt;&lt;titles&gt;&lt;title&gt;The development of a questionnaire to assess sleep-related practices, beliefs, and attitudes&lt;/title&gt;&lt;secondary-title&gt;Behavioral sleep medicine&lt;/secondary-title&gt;&lt;alt-title&gt;Behav Sleep Med&lt;/alt-title&gt;&lt;/titles&gt;&lt;pages&gt;123-142&lt;/pages&gt;&lt;volume&gt;12&lt;/volume&gt;&lt;number&gt;2&lt;/number&gt;&lt;edition&gt;2013/03/20&lt;/edition&gt;&lt;keywords&gt;&lt;keyword&gt;Adolescent&lt;/keyword&gt;&lt;keyword&gt;Adult&lt;/keyword&gt;&lt;keyword&gt;Aged&lt;/keyword&gt;&lt;keyword&gt;Aged, 80 and over&lt;/keyword&gt;&lt;keyword&gt;Behavior&lt;/keyword&gt;&lt;keyword&gt;Environment&lt;/keyword&gt;&lt;keyword&gt;Fatigue&lt;/keyword&gt;&lt;keyword&gt;Female&lt;/keyword&gt;&lt;keyword&gt;Health&lt;/keyword&gt;&lt;keyword&gt;*Health Knowledge, Attitudes, Practice&lt;/keyword&gt;&lt;keyword&gt;Human Activities&lt;/keyword&gt;&lt;keyword&gt;Humans&lt;/keyword&gt;&lt;keyword&gt;Hygiene&lt;/keyword&gt;&lt;keyword&gt;Male&lt;/keyword&gt;&lt;keyword&gt;Middle Aged&lt;/keyword&gt;&lt;keyword&gt;Reproducibility of Results&lt;/keyword&gt;&lt;keyword&gt;*Sleep/physiology&lt;/keyword&gt;&lt;keyword&gt;Sleep Deprivation&lt;/keyword&gt;&lt;keyword&gt;Sleep Initiation and Maintenance Disorders&lt;/keyword&gt;&lt;keyword&gt;Surveys and Questionnaires/*standards&lt;/keyword&gt;&lt;keyword&gt;Time Factors&lt;/keyword&gt;&lt;keyword&gt;Young Adult&lt;/keyword&gt;&lt;/keywords&gt;&lt;dates&gt;&lt;year&gt;2014&lt;/year&gt;&lt;/dates&gt;&lt;isbn&gt;1540-2010&amp;#xD;1540-2002&lt;/isbn&gt;&lt;accession-num&gt;23514261&lt;/accession-num&gt;&lt;urls&gt;&lt;related-urls&gt;&lt;url&gt;https://pubmed.ncbi.nlm.nih.gov/23514261&lt;/url&gt;&lt;url&gt;https://www.ncbi.nlm.nih.gov/pmc/articles/PMC3795978/&lt;/url&gt;&lt;/related-urls&gt;&lt;/urls&gt;&lt;electronic-resource-num&gt;10.1080/15402002.2013.764530&lt;/electronic-resource-num&gt;&lt;remote-database-name&gt;PubMed&lt;/remote-database-name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Grandner et al., 2014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1C01063E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1113" w:type="pct"/>
          </w:tcPr>
          <w:p w14:paraId="2F1C8C8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4E09E41F" w14:textId="77777777" w:rsidTr="00690F40">
        <w:trPr>
          <w:trHeight w:val="640"/>
        </w:trPr>
        <w:tc>
          <w:tcPr>
            <w:tcW w:w="1590" w:type="pct"/>
          </w:tcPr>
          <w:p w14:paraId="626F434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he Pittsburgh Sleep Quality Index</w:t>
            </w:r>
          </w:p>
          <w:p w14:paraId="617598A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lastRenderedPageBreak/>
              <w:instrText>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uysse et al., 1989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0E24C2C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lastRenderedPageBreak/>
              <w:t>9</w:t>
            </w:r>
          </w:p>
        </w:tc>
        <w:tc>
          <w:tcPr>
            <w:tcW w:w="1113" w:type="pct"/>
          </w:tcPr>
          <w:p w14:paraId="49F32C0B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2367BB7D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-4</w:t>
            </w:r>
          </w:p>
        </w:tc>
        <w:tc>
          <w:tcPr>
            <w:tcW w:w="726" w:type="pct"/>
          </w:tcPr>
          <w:p w14:paraId="031EC21F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BE396E4" w14:textId="77777777" w:rsidTr="00690F40">
        <w:trPr>
          <w:trHeight w:val="940"/>
        </w:trPr>
        <w:tc>
          <w:tcPr>
            <w:tcW w:w="1590" w:type="pct"/>
          </w:tcPr>
          <w:p w14:paraId="6C81505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elf-Rating of Biological Rhythm Disorder for Disorder for  Adolescent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lastRenderedPageBreak/>
              <w:instrText>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Xie et al., 2022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5233E3D2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lastRenderedPageBreak/>
              <w:t>29</w:t>
            </w:r>
          </w:p>
        </w:tc>
        <w:tc>
          <w:tcPr>
            <w:tcW w:w="1113" w:type="pct"/>
          </w:tcPr>
          <w:p w14:paraId="176428A2" w14:textId="5298D66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four dimensions of biological rhythm disorder in adolescents</w:t>
            </w:r>
          </w:p>
        </w:tc>
        <w:tc>
          <w:tcPr>
            <w:tcW w:w="690" w:type="pct"/>
          </w:tcPr>
          <w:p w14:paraId="78779009" w14:textId="108EBFEB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6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2-25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726" w:type="pct"/>
          </w:tcPr>
          <w:p w14:paraId="1DDDAA86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6FA5AF9D" w14:textId="77777777" w:rsidTr="00690F40">
        <w:trPr>
          <w:trHeight w:val="640"/>
        </w:trPr>
        <w:tc>
          <w:tcPr>
            <w:tcW w:w="1590" w:type="pct"/>
          </w:tcPr>
          <w:p w14:paraId="0F15DFB2" w14:textId="6657BE1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Photosensitivity Assessment Questionnaire (PAQ)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lastRenderedPageBreak/>
              <w:instrText>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ossini et al., 200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059F625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lastRenderedPageBreak/>
              <w:t>16</w:t>
            </w:r>
          </w:p>
        </w:tc>
        <w:tc>
          <w:tcPr>
            <w:tcW w:w="1113" w:type="pct"/>
          </w:tcPr>
          <w:p w14:paraId="317D3616" w14:textId="7A9D08A5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ssess “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obia" and "</w:t>
            </w:r>
            <w:proofErr w:type="spell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ilia</w:t>
            </w:r>
            <w:proofErr w:type="spell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"</w:t>
            </w:r>
          </w:p>
        </w:tc>
        <w:tc>
          <w:tcPr>
            <w:tcW w:w="690" w:type="pct"/>
          </w:tcPr>
          <w:p w14:paraId="2B90AA2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21362720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</w:t>
      </w:r>
      <w:r w:rsidR="00EB798E">
        <w:rPr>
          <w:rFonts w:ascii="Arial" w:hAnsi="Arial" w:cs="Arial"/>
          <w:i/>
          <w:iCs/>
        </w:rPr>
        <w:t xml:space="preserve"> </w:t>
      </w:r>
      <w:r w:rsidRPr="00EE7CFA">
        <w:rPr>
          <w:rFonts w:ascii="Arial" w:hAnsi="Arial" w:cs="Arial"/>
          <w:i/>
          <w:iCs/>
        </w:rPr>
        <w:t>=</w:t>
      </w:r>
      <w:r w:rsidR="00EB798E">
        <w:rPr>
          <w:rFonts w:ascii="Arial" w:hAnsi="Arial" w:cs="Arial"/>
          <w:i/>
          <w:iCs/>
        </w:rPr>
        <w:t xml:space="preserve"> </w:t>
      </w:r>
      <w:r w:rsidRPr="00EE7CFA">
        <w:rPr>
          <w:rFonts w:ascii="Arial" w:hAnsi="Arial" w:cs="Arial"/>
          <w:i/>
          <w:iCs/>
        </w:rPr>
        <w:t>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guain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enos_Air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sta_Ric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ll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os_Angel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exico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York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Salem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o_Paulo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_Chi_Minh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ng_Kong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Kuala_Lumpu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singen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rane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6AC8D533" w:rsidR="003B3DB6" w:rsidRPr="00EE7CFA" w:rsidRDefault="003B3DB6" w:rsidP="00A67284">
      <w:pPr>
        <w:spacing w:line="276" w:lineRule="auto"/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s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7F6A7F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P</w:t>
            </w:r>
          </w:p>
          <w:p w14:paraId="20748FBF" w14:textId="521DA8E5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atistic</w:t>
            </w:r>
            <w:r w:rsidR="007F6A7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f</w:t>
            </w:r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77777777" w:rsidR="003B3DB6" w:rsidRPr="007F6A7F" w:rsidRDefault="00AB32DA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MSEA</w:t>
            </w:r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RMR</w:t>
            </w:r>
          </w:p>
        </w:tc>
      </w:tr>
      <w:tr w:rsidR="003B3DB6" w:rsidRPr="007F6A7F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9</w:t>
            </w:r>
          </w:p>
        </w:tc>
      </w:tr>
      <w:tr w:rsidR="003B3DB6" w:rsidRPr="007F6A7F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</w:tr>
      <w:tr w:rsidR="003B3DB6" w:rsidRPr="007F6A7F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</w:tr>
      <w:tr w:rsidR="003B3DB6" w:rsidRPr="007F6A7F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</w:tr>
      <w:tr w:rsidR="003B3DB6" w:rsidRPr="007F6A7F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  <w:tr w:rsidR="003B3DB6" w:rsidRPr="007F6A7F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</w:tbl>
    <w:p w14:paraId="530E4D08" w14:textId="2D617407" w:rsidR="003B3DB6" w:rsidRPr="007F6A7F" w:rsidRDefault="007F6A7F" w:rsidP="003B3DB6">
      <w:pPr>
        <w:rPr>
          <w:rFonts w:ascii="Arial" w:hAnsi="Arial" w:cs="Arial"/>
          <w:i/>
          <w:iCs/>
          <w:lang w:val="en-GB"/>
        </w:rPr>
      </w:pPr>
      <w:r w:rsidRPr="007F6A7F">
        <w:rPr>
          <w:rFonts w:ascii="Arial" w:hAnsi="Arial" w:cs="Arial"/>
          <w:i/>
          <w:iCs/>
          <w:lang w:val="en-GB"/>
        </w:rPr>
        <w:t xml:space="preserve">Note. </w:t>
      </w:r>
      <w:r>
        <w:rPr>
          <w:rFonts w:ascii="Arial" w:hAnsi="Arial" w:cs="Arial"/>
          <w:i/>
          <w:iCs/>
          <w:vertAlign w:val="superscript"/>
          <w:lang w:val="en-GB"/>
        </w:rPr>
        <w:t>1</w:t>
      </w:r>
      <w:r w:rsidRPr="007F6A7F">
        <w:rPr>
          <w:rFonts w:ascii="Arial" w:hAnsi="Arial" w:cs="Arial"/>
          <w:i/>
          <w:iCs/>
          <w:lang w:val="en-GB"/>
        </w:rPr>
        <w:t xml:space="preserve"> </w:t>
      </w:r>
      <w:r w:rsidRPr="007F6A7F">
        <w:rPr>
          <w:rFonts w:ascii="Arial" w:hAnsi="Arial" w:cs="Arial"/>
          <w:lang w:val="en-GB"/>
        </w:rPr>
        <w:t>Minimum average partial</w:t>
      </w:r>
      <w:r w:rsidR="005075A3">
        <w:rPr>
          <w:rFonts w:ascii="Arial" w:hAnsi="Arial" w:cs="Arial"/>
          <w:lang w:val="en-GB"/>
        </w:rPr>
        <w:t>.</w:t>
      </w: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327B4EC4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</w:t>
      </w:r>
      <w:r w:rsidR="004142C4">
        <w:rPr>
          <w:rFonts w:ascii="Arial" w:hAnsi="Arial" w:cs="Arial"/>
          <w:i/>
          <w:iCs/>
          <w:lang w:val="en-GB"/>
        </w:rPr>
        <w:t xml:space="preserve"> (n</w:t>
      </w:r>
      <w:r w:rsidR="00EB798E">
        <w:rPr>
          <w:rFonts w:ascii="Arial" w:hAnsi="Arial" w:cs="Arial"/>
          <w:i/>
          <w:iCs/>
          <w:lang w:val="en-GB"/>
        </w:rPr>
        <w:t xml:space="preserve"> </w:t>
      </w:r>
      <w:r w:rsidR="004142C4">
        <w:rPr>
          <w:rFonts w:ascii="Arial" w:hAnsi="Arial" w:cs="Arial"/>
          <w:i/>
          <w:iCs/>
          <w:lang w:val="en-GB"/>
        </w:rPr>
        <w:t>=</w:t>
      </w:r>
      <w:r w:rsidR="00EB798E">
        <w:rPr>
          <w:rFonts w:ascii="Arial" w:hAnsi="Arial" w:cs="Arial"/>
          <w:i/>
          <w:iCs/>
          <w:lang w:val="en-GB"/>
        </w:rPr>
        <w:t xml:space="preserve"> </w:t>
      </w:r>
      <w:r w:rsidR="004142C4">
        <w:rPr>
          <w:rFonts w:ascii="Arial" w:hAnsi="Arial" w:cs="Arial"/>
          <w:i/>
          <w:iCs/>
          <w:lang w:val="en-GB"/>
        </w:rPr>
        <w:t>428)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50E310EC" w14:textId="5A40286D" w:rsidR="00230820" w:rsidRDefault="003B3DB6" w:rsidP="00230820">
      <w:pPr>
        <w:spacing w:line="480" w:lineRule="auto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 higher than.30 is reporte</w:t>
      </w:r>
      <w:r w:rsidR="00230820">
        <w:rPr>
          <w:rFonts w:ascii="Arial" w:hAnsi="Arial" w:cs="Arial"/>
          <w:lang w:val="en-GB"/>
        </w:rPr>
        <w:t>d.</w:t>
      </w:r>
    </w:p>
    <w:p w14:paraId="67B2467B" w14:textId="77777777" w:rsidR="00230820" w:rsidRDefault="00230820" w:rsidP="00EE7CFA">
      <w:pPr>
        <w:rPr>
          <w:rFonts w:ascii="Arial" w:hAnsi="Arial" w:cs="Arial"/>
          <w:b/>
          <w:bCs/>
        </w:rPr>
        <w:sectPr w:rsidR="00230820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BB8E30" w14:textId="116A6FA6" w:rsidR="00230820" w:rsidRPr="00BF7BE1" w:rsidRDefault="00230820" w:rsidP="00EE7CFA">
      <w:pPr>
        <w:rPr>
          <w:rFonts w:ascii="Arial" w:hAnsi="Arial" w:cs="Arial"/>
          <w:b/>
          <w:bCs/>
          <w:sz w:val="20"/>
          <w:szCs w:val="20"/>
        </w:rPr>
      </w:pPr>
      <w:r w:rsidRPr="00BF7BE1">
        <w:rPr>
          <w:rFonts w:ascii="Arial" w:hAnsi="Arial" w:cs="Arial"/>
          <w:b/>
          <w:bCs/>
          <w:sz w:val="20"/>
          <w:szCs w:val="20"/>
        </w:rPr>
        <w:lastRenderedPageBreak/>
        <w:t>Supplementary Table  5</w:t>
      </w:r>
    </w:p>
    <w:p w14:paraId="3B49DEC4" w14:textId="77777777" w:rsidR="005830D8" w:rsidRPr="00BF7BE1" w:rsidRDefault="005830D8" w:rsidP="00EE7CFA">
      <w:pPr>
        <w:rPr>
          <w:rFonts w:ascii="Arial" w:hAnsi="Arial" w:cs="Arial"/>
          <w:b/>
          <w:bCs/>
          <w:sz w:val="20"/>
          <w:szCs w:val="20"/>
        </w:rPr>
      </w:pPr>
    </w:p>
    <w:p w14:paraId="710E3CDF" w14:textId="4B24FD81" w:rsidR="00F51E3E" w:rsidRPr="00BF7BE1" w:rsidRDefault="00F51E3E" w:rsidP="00EE7CFA">
      <w:pPr>
        <w:rPr>
          <w:rFonts w:ascii="Arial" w:hAnsi="Arial" w:cs="Arial"/>
          <w:i/>
          <w:iCs/>
          <w:sz w:val="20"/>
          <w:szCs w:val="20"/>
        </w:rPr>
      </w:pPr>
      <w:r w:rsidRPr="00BF7BE1">
        <w:rPr>
          <w:rFonts w:ascii="Arial" w:hAnsi="Arial" w:cs="Arial"/>
          <w:i/>
          <w:iCs/>
          <w:sz w:val="20"/>
          <w:szCs w:val="20"/>
        </w:rPr>
        <w:t>Demographics Characteristics of</w:t>
      </w:r>
      <w:r w:rsidR="005830D8" w:rsidRPr="00BF7BE1">
        <w:rPr>
          <w:rFonts w:ascii="Arial" w:hAnsi="Arial" w:cs="Arial"/>
          <w:i/>
          <w:iCs/>
          <w:sz w:val="20"/>
          <w:szCs w:val="20"/>
        </w:rPr>
        <w:t xml:space="preserve"> </w:t>
      </w:r>
      <w:r w:rsidRPr="00BF7BE1">
        <w:rPr>
          <w:rFonts w:ascii="Arial" w:hAnsi="Arial" w:cs="Arial"/>
          <w:i/>
          <w:iCs/>
          <w:sz w:val="20"/>
          <w:szCs w:val="20"/>
        </w:rPr>
        <w:t>the native and non-native English Speakers</w:t>
      </w:r>
      <w:r w:rsidR="004142C4" w:rsidRPr="00BF7BE1">
        <w:rPr>
          <w:rFonts w:ascii="Arial" w:hAnsi="Arial" w:cs="Arial"/>
          <w:i/>
          <w:iCs/>
          <w:sz w:val="20"/>
          <w:szCs w:val="20"/>
        </w:rPr>
        <w:t xml:space="preserve"> 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(n</w:t>
      </w:r>
      <w:r w:rsidR="00EB798E">
        <w:rPr>
          <w:rFonts w:ascii="Arial" w:hAnsi="Arial" w:cs="Arial"/>
          <w:i/>
          <w:iCs/>
          <w:sz w:val="20"/>
          <w:szCs w:val="20"/>
          <w:lang w:val="en-GB"/>
        </w:rPr>
        <w:t xml:space="preserve"> 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=</w:t>
      </w:r>
      <w:r w:rsidR="00EB798E">
        <w:rPr>
          <w:rFonts w:ascii="Arial" w:hAnsi="Arial" w:cs="Arial"/>
          <w:i/>
          <w:iCs/>
          <w:sz w:val="20"/>
          <w:szCs w:val="20"/>
          <w:lang w:val="en-GB"/>
        </w:rPr>
        <w:t xml:space="preserve"> </w:t>
      </w:r>
      <w:r w:rsidR="00BF7BAB" w:rsidRPr="00BF7BE1">
        <w:rPr>
          <w:rFonts w:ascii="Arial" w:hAnsi="Arial" w:cs="Arial"/>
          <w:i/>
          <w:iCs/>
          <w:sz w:val="20"/>
          <w:szCs w:val="20"/>
          <w:lang w:val="en-GB"/>
        </w:rPr>
        <w:t>262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)</w:t>
      </w:r>
      <w:r w:rsidR="00BF7BAB" w:rsidRPr="00BF7BE1">
        <w:rPr>
          <w:rFonts w:ascii="Arial" w:hAnsi="Arial" w:cs="Arial"/>
          <w:i/>
          <w:iCs/>
          <w:sz w:val="20"/>
          <w:szCs w:val="20"/>
          <w:lang w:val="en-GB"/>
        </w:rPr>
        <w:t>.</w:t>
      </w:r>
    </w:p>
    <w:p w14:paraId="67B7BD09" w14:textId="77777777" w:rsidR="00F51E3E" w:rsidRPr="00BF7BE1" w:rsidRDefault="00F51E3E" w:rsidP="00EE7CFA">
      <w:pPr>
        <w:rPr>
          <w:rFonts w:ascii="Arial" w:hAnsi="Arial" w:cs="Arial"/>
          <w:i/>
          <w:iCs/>
          <w:sz w:val="20"/>
          <w:szCs w:val="20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2386"/>
        <w:gridCol w:w="3487"/>
      </w:tblGrid>
      <w:tr w:rsidR="00F51E3E" w:rsidRPr="00BF7BE1" w14:paraId="0060083A" w14:textId="77777777" w:rsidTr="00EB798E">
        <w:tc>
          <w:tcPr>
            <w:tcW w:w="6374" w:type="dxa"/>
            <w:tcBorders>
              <w:top w:val="single" w:sz="4" w:space="0" w:color="auto"/>
              <w:bottom w:val="single" w:sz="4" w:space="0" w:color="auto"/>
            </w:tcBorders>
          </w:tcPr>
          <w:p w14:paraId="0318CCBB" w14:textId="4D72592A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Variab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E9F382" w14:textId="3B1F86BE" w:rsidR="00302183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Overall 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  <w:p w14:paraId="6972CFF0" w14:textId="510F8893" w:rsidR="00F51E3E" w:rsidRPr="00BF7BE1" w:rsidRDefault="00302183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(</w:t>
            </w:r>
            <w:r w:rsidR="00BF7BAB" w:rsidRPr="00BF7BE1">
              <w:rPr>
                <w:rFonts w:ascii="Arial" w:hAnsi="Arial" w:cs="Arial"/>
                <w:sz w:val="20"/>
                <w:szCs w:val="20"/>
              </w:rPr>
              <w:t>n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F51E3E" w:rsidRPr="00BF7BE1">
              <w:rPr>
                <w:rFonts w:ascii="Arial" w:hAnsi="Arial" w:cs="Arial"/>
                <w:sz w:val="20"/>
                <w:szCs w:val="20"/>
              </w:rPr>
              <w:t>= 262</w:t>
            </w:r>
            <w:r w:rsidRPr="00BF7BE1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A01842" w14:textId="3B9BC059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Native English Speakers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  <w:r w:rsidRPr="00BF7BE1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BF7BAB" w:rsidRPr="00BF7BE1">
              <w:rPr>
                <w:rFonts w:ascii="Arial" w:hAnsi="Arial" w:cs="Arial"/>
                <w:sz w:val="20"/>
                <w:szCs w:val="20"/>
              </w:rPr>
              <w:t>n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F7BE1">
              <w:rPr>
                <w:rFonts w:ascii="Arial" w:hAnsi="Arial" w:cs="Arial"/>
                <w:sz w:val="20"/>
                <w:szCs w:val="20"/>
              </w:rPr>
              <w:t>=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F7BE1">
              <w:rPr>
                <w:rFonts w:ascii="Arial" w:hAnsi="Arial" w:cs="Arial"/>
                <w:sz w:val="20"/>
                <w:szCs w:val="20"/>
              </w:rPr>
              <w:t>129)</w:t>
            </w:r>
          </w:p>
        </w:tc>
        <w:tc>
          <w:tcPr>
            <w:tcW w:w="34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F3AED64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Non-native English Speakers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  <w:p w14:paraId="3CCF864D" w14:textId="5F0BAD50" w:rsidR="00BF7BAB" w:rsidRPr="00BF7BE1" w:rsidRDefault="00BF7BAB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(n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F7BE1">
              <w:rPr>
                <w:rFonts w:ascii="Arial" w:hAnsi="Arial" w:cs="Arial"/>
                <w:sz w:val="20"/>
                <w:szCs w:val="20"/>
              </w:rPr>
              <w:t>=</w:t>
            </w:r>
            <w:r w:rsidR="00EB798E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5830D8" w:rsidRPr="00BF7BE1">
              <w:rPr>
                <w:rFonts w:ascii="Arial" w:hAnsi="Arial" w:cs="Arial"/>
                <w:sz w:val="20"/>
                <w:szCs w:val="20"/>
              </w:rPr>
              <w:t>133</w:t>
            </w:r>
            <w:r w:rsidRPr="00BF7BE1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F51E3E" w:rsidRPr="00BF7BE1" w14:paraId="1EB59371" w14:textId="77777777" w:rsidTr="00EB798E">
        <w:tc>
          <w:tcPr>
            <w:tcW w:w="6374" w:type="dxa"/>
            <w:tcBorders>
              <w:top w:val="single" w:sz="4" w:space="0" w:color="auto"/>
            </w:tcBorders>
          </w:tcPr>
          <w:p w14:paraId="7F283AC9" w14:textId="40C406E4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4564272F" w14:textId="05D79944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2.89 (13.66)</w:t>
            </w:r>
          </w:p>
        </w:tc>
        <w:tc>
          <w:tcPr>
            <w:tcW w:w="2386" w:type="dxa"/>
            <w:tcBorders>
              <w:top w:val="single" w:sz="4" w:space="0" w:color="auto"/>
            </w:tcBorders>
            <w:vAlign w:val="center"/>
          </w:tcPr>
          <w:p w14:paraId="2E40092C" w14:textId="617AC869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4.08 (15.32)</w:t>
            </w:r>
          </w:p>
        </w:tc>
        <w:tc>
          <w:tcPr>
            <w:tcW w:w="3487" w:type="dxa"/>
            <w:tcBorders>
              <w:top w:val="single" w:sz="4" w:space="0" w:color="auto"/>
            </w:tcBorders>
            <w:vAlign w:val="center"/>
          </w:tcPr>
          <w:p w14:paraId="69ACA151" w14:textId="6AD5C520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1.74 (11.77)</w:t>
            </w:r>
          </w:p>
        </w:tc>
      </w:tr>
      <w:tr w:rsidR="00F51E3E" w:rsidRPr="00BF7BE1" w14:paraId="7597E685" w14:textId="77777777" w:rsidTr="00EB798E">
        <w:tc>
          <w:tcPr>
            <w:tcW w:w="6374" w:type="dxa"/>
          </w:tcPr>
          <w:p w14:paraId="36E628EC" w14:textId="79BD34B9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Sex</w:t>
            </w:r>
          </w:p>
        </w:tc>
        <w:tc>
          <w:tcPr>
            <w:tcW w:w="1701" w:type="dxa"/>
            <w:vAlign w:val="center"/>
          </w:tcPr>
          <w:p w14:paraId="36BCBB87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  <w:vAlign w:val="center"/>
          </w:tcPr>
          <w:p w14:paraId="01730310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  <w:vAlign w:val="center"/>
          </w:tcPr>
          <w:p w14:paraId="34492832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1E496A3D" w14:textId="77777777" w:rsidTr="00EB798E">
        <w:tc>
          <w:tcPr>
            <w:tcW w:w="6374" w:type="dxa"/>
          </w:tcPr>
          <w:p w14:paraId="5F737849" w14:textId="3BAAA3CE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Female</w:t>
            </w:r>
          </w:p>
        </w:tc>
        <w:tc>
          <w:tcPr>
            <w:tcW w:w="1701" w:type="dxa"/>
            <w:vAlign w:val="center"/>
          </w:tcPr>
          <w:p w14:paraId="6BDA6368" w14:textId="42E08EA7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36 (52%)</w:t>
            </w:r>
          </w:p>
        </w:tc>
        <w:tc>
          <w:tcPr>
            <w:tcW w:w="2386" w:type="dxa"/>
            <w:vAlign w:val="center"/>
          </w:tcPr>
          <w:p w14:paraId="34247349" w14:textId="651E28C9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80 (62%)</w:t>
            </w:r>
          </w:p>
        </w:tc>
        <w:tc>
          <w:tcPr>
            <w:tcW w:w="3487" w:type="dxa"/>
            <w:vAlign w:val="center"/>
          </w:tcPr>
          <w:p w14:paraId="75677D93" w14:textId="30A0D117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6 (42%)</w:t>
            </w:r>
          </w:p>
        </w:tc>
      </w:tr>
      <w:tr w:rsidR="00F51E3E" w:rsidRPr="00BF7BE1" w14:paraId="3F6A4C68" w14:textId="77777777" w:rsidTr="00EB798E">
        <w:tc>
          <w:tcPr>
            <w:tcW w:w="6374" w:type="dxa"/>
          </w:tcPr>
          <w:p w14:paraId="017D6721" w14:textId="2D0EDABE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Male</w:t>
            </w:r>
          </w:p>
        </w:tc>
        <w:tc>
          <w:tcPr>
            <w:tcW w:w="1701" w:type="dxa"/>
            <w:vAlign w:val="center"/>
          </w:tcPr>
          <w:p w14:paraId="42E9FC9C" w14:textId="64962E90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21 (46%)</w:t>
            </w:r>
          </w:p>
        </w:tc>
        <w:tc>
          <w:tcPr>
            <w:tcW w:w="2386" w:type="dxa"/>
            <w:vAlign w:val="center"/>
          </w:tcPr>
          <w:p w14:paraId="258CB92D" w14:textId="2F28B960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8 (37%)</w:t>
            </w:r>
          </w:p>
        </w:tc>
        <w:tc>
          <w:tcPr>
            <w:tcW w:w="3487" w:type="dxa"/>
            <w:vAlign w:val="center"/>
          </w:tcPr>
          <w:p w14:paraId="22A8C3BF" w14:textId="21D8FC44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73 (55%)</w:t>
            </w:r>
          </w:p>
        </w:tc>
      </w:tr>
      <w:tr w:rsidR="00F51E3E" w:rsidRPr="00BF7BE1" w14:paraId="574C5240" w14:textId="77777777" w:rsidTr="00EB798E">
        <w:tc>
          <w:tcPr>
            <w:tcW w:w="6374" w:type="dxa"/>
          </w:tcPr>
          <w:p w14:paraId="6C01F956" w14:textId="733D3A53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Other</w:t>
            </w:r>
          </w:p>
        </w:tc>
        <w:tc>
          <w:tcPr>
            <w:tcW w:w="1701" w:type="dxa"/>
            <w:vAlign w:val="center"/>
          </w:tcPr>
          <w:p w14:paraId="22C743FE" w14:textId="07C9B382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 (1.9%)</w:t>
            </w:r>
          </w:p>
        </w:tc>
        <w:tc>
          <w:tcPr>
            <w:tcW w:w="2386" w:type="dxa"/>
            <w:vAlign w:val="center"/>
          </w:tcPr>
          <w:p w14:paraId="5188228A" w14:textId="4666BD07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 (.08%)</w:t>
            </w:r>
          </w:p>
        </w:tc>
        <w:tc>
          <w:tcPr>
            <w:tcW w:w="3487" w:type="dxa"/>
            <w:vAlign w:val="center"/>
          </w:tcPr>
          <w:p w14:paraId="6EA1FBF8" w14:textId="085C76B0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 (3.0%)</w:t>
            </w:r>
          </w:p>
        </w:tc>
      </w:tr>
      <w:tr w:rsidR="00F51E3E" w:rsidRPr="00BF7BE1" w14:paraId="2F5AB687" w14:textId="77777777" w:rsidTr="00EB798E">
        <w:tc>
          <w:tcPr>
            <w:tcW w:w="6374" w:type="dxa"/>
          </w:tcPr>
          <w:p w14:paraId="25FC5684" w14:textId="1D8B189E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Occupational Status</w:t>
            </w:r>
          </w:p>
        </w:tc>
        <w:tc>
          <w:tcPr>
            <w:tcW w:w="1701" w:type="dxa"/>
            <w:vAlign w:val="center"/>
          </w:tcPr>
          <w:p w14:paraId="5C8FC3B1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  <w:vAlign w:val="center"/>
          </w:tcPr>
          <w:p w14:paraId="125350EB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  <w:vAlign w:val="center"/>
          </w:tcPr>
          <w:p w14:paraId="21540544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3BD82CE8" w14:textId="77777777" w:rsidTr="00EB798E">
        <w:tc>
          <w:tcPr>
            <w:tcW w:w="6374" w:type="dxa"/>
          </w:tcPr>
          <w:p w14:paraId="4619350E" w14:textId="434E16C2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Work</w:t>
            </w:r>
          </w:p>
        </w:tc>
        <w:tc>
          <w:tcPr>
            <w:tcW w:w="1701" w:type="dxa"/>
            <w:vAlign w:val="center"/>
          </w:tcPr>
          <w:p w14:paraId="50153606" w14:textId="52C45672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61 (61%)</w:t>
            </w:r>
          </w:p>
        </w:tc>
        <w:tc>
          <w:tcPr>
            <w:tcW w:w="2386" w:type="dxa"/>
            <w:vAlign w:val="center"/>
          </w:tcPr>
          <w:p w14:paraId="58C65926" w14:textId="61590261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76 (59%)</w:t>
            </w:r>
          </w:p>
        </w:tc>
        <w:tc>
          <w:tcPr>
            <w:tcW w:w="3487" w:type="dxa"/>
            <w:vAlign w:val="center"/>
          </w:tcPr>
          <w:p w14:paraId="4C56DFE5" w14:textId="3A341CD3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85 (64%)</w:t>
            </w:r>
          </w:p>
        </w:tc>
      </w:tr>
      <w:tr w:rsidR="00F51E3E" w:rsidRPr="00BF7BE1" w14:paraId="764E3A77" w14:textId="77777777" w:rsidTr="00EB798E">
        <w:tc>
          <w:tcPr>
            <w:tcW w:w="6374" w:type="dxa"/>
          </w:tcPr>
          <w:p w14:paraId="6F3F9C84" w14:textId="6BECC39B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School</w:t>
            </w:r>
          </w:p>
        </w:tc>
        <w:tc>
          <w:tcPr>
            <w:tcW w:w="1701" w:type="dxa"/>
            <w:vAlign w:val="center"/>
          </w:tcPr>
          <w:p w14:paraId="766464CB" w14:textId="2962AE88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2 (20%)</w:t>
            </w:r>
          </w:p>
        </w:tc>
        <w:tc>
          <w:tcPr>
            <w:tcW w:w="2386" w:type="dxa"/>
            <w:vAlign w:val="center"/>
          </w:tcPr>
          <w:p w14:paraId="047BAEDE" w14:textId="018343C5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7 (21%)</w:t>
            </w:r>
          </w:p>
        </w:tc>
        <w:tc>
          <w:tcPr>
            <w:tcW w:w="3487" w:type="dxa"/>
            <w:vAlign w:val="center"/>
          </w:tcPr>
          <w:p w14:paraId="17F03C83" w14:textId="1192275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5 (19%)</w:t>
            </w:r>
          </w:p>
        </w:tc>
      </w:tr>
      <w:tr w:rsidR="00F51E3E" w:rsidRPr="00BF7BE1" w14:paraId="713DF73A" w14:textId="77777777" w:rsidTr="00EB798E">
        <w:tc>
          <w:tcPr>
            <w:tcW w:w="6374" w:type="dxa"/>
          </w:tcPr>
          <w:p w14:paraId="3225CF02" w14:textId="4ECD98B9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Neither</w:t>
            </w:r>
          </w:p>
        </w:tc>
        <w:tc>
          <w:tcPr>
            <w:tcW w:w="1701" w:type="dxa"/>
            <w:vAlign w:val="center"/>
          </w:tcPr>
          <w:p w14:paraId="6F83493B" w14:textId="1E619580" w:rsidR="00F51E3E" w:rsidRPr="00BF7BE1" w:rsidRDefault="001843EF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9 (19%)</w:t>
            </w:r>
          </w:p>
        </w:tc>
        <w:tc>
          <w:tcPr>
            <w:tcW w:w="2386" w:type="dxa"/>
            <w:vAlign w:val="center"/>
          </w:tcPr>
          <w:p w14:paraId="1A9D3D8B" w14:textId="49CB3AC8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6 (20%)</w:t>
            </w:r>
          </w:p>
        </w:tc>
        <w:tc>
          <w:tcPr>
            <w:tcW w:w="3487" w:type="dxa"/>
            <w:vAlign w:val="center"/>
          </w:tcPr>
          <w:p w14:paraId="1D4EC08F" w14:textId="772052F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3 (17%)</w:t>
            </w:r>
          </w:p>
        </w:tc>
      </w:tr>
      <w:tr w:rsidR="00F51E3E" w:rsidRPr="00BF7BE1" w14:paraId="48187AC8" w14:textId="77777777" w:rsidTr="00EB798E">
        <w:tc>
          <w:tcPr>
            <w:tcW w:w="6374" w:type="dxa"/>
          </w:tcPr>
          <w:p w14:paraId="71425EA2" w14:textId="3AB8C099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Occupational Setting</w:t>
            </w:r>
          </w:p>
        </w:tc>
        <w:tc>
          <w:tcPr>
            <w:tcW w:w="1701" w:type="dxa"/>
            <w:vAlign w:val="center"/>
          </w:tcPr>
          <w:p w14:paraId="1A3562B7" w14:textId="0D7EB330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  <w:vAlign w:val="center"/>
          </w:tcPr>
          <w:p w14:paraId="0D18D5AF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  <w:vAlign w:val="center"/>
          </w:tcPr>
          <w:p w14:paraId="0CCA4DD4" w14:textId="77777777" w:rsidR="00F51E3E" w:rsidRPr="00BF7BE1" w:rsidRDefault="00F51E3E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30C860F2" w14:textId="77777777" w:rsidTr="00EB798E">
        <w:tc>
          <w:tcPr>
            <w:tcW w:w="6374" w:type="dxa"/>
          </w:tcPr>
          <w:p w14:paraId="6E2B3068" w14:textId="5BD704AB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Home Office/Home schooling</w:t>
            </w:r>
          </w:p>
        </w:tc>
        <w:tc>
          <w:tcPr>
            <w:tcW w:w="1701" w:type="dxa"/>
            <w:vAlign w:val="center"/>
          </w:tcPr>
          <w:p w14:paraId="09ECF940" w14:textId="0C35F82E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09 (42%)</w:t>
            </w:r>
          </w:p>
        </w:tc>
        <w:tc>
          <w:tcPr>
            <w:tcW w:w="2386" w:type="dxa"/>
            <w:vAlign w:val="center"/>
          </w:tcPr>
          <w:p w14:paraId="6322BC47" w14:textId="6010E366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0 (39%)</w:t>
            </w:r>
          </w:p>
        </w:tc>
        <w:tc>
          <w:tcPr>
            <w:tcW w:w="3487" w:type="dxa"/>
            <w:vAlign w:val="center"/>
          </w:tcPr>
          <w:p w14:paraId="469DDA31" w14:textId="320AEFB7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9 (44%)</w:t>
            </w:r>
          </w:p>
        </w:tc>
      </w:tr>
      <w:tr w:rsidR="00F51E3E" w:rsidRPr="00BF7BE1" w14:paraId="5F233B33" w14:textId="77777777" w:rsidTr="00EB798E">
        <w:tc>
          <w:tcPr>
            <w:tcW w:w="6374" w:type="dxa"/>
          </w:tcPr>
          <w:p w14:paraId="123BE0E9" w14:textId="20377046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Face-to-face work/Face-to-face</w:t>
            </w:r>
            <w:r w:rsidR="00302183" w:rsidRPr="00BF7BE1">
              <w:rPr>
                <w:rFonts w:ascii="Arial" w:hAnsi="Arial" w:cs="Arial"/>
                <w:sz w:val="20"/>
                <w:szCs w:val="20"/>
              </w:rPr>
              <w:t xml:space="preserve"> schooling</w:t>
            </w:r>
          </w:p>
        </w:tc>
        <w:tc>
          <w:tcPr>
            <w:tcW w:w="1701" w:type="dxa"/>
            <w:vAlign w:val="center"/>
          </w:tcPr>
          <w:p w14:paraId="1E2FF894" w14:textId="2E93FA87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1 (16%)</w:t>
            </w:r>
          </w:p>
        </w:tc>
        <w:tc>
          <w:tcPr>
            <w:tcW w:w="2386" w:type="dxa"/>
            <w:vAlign w:val="center"/>
          </w:tcPr>
          <w:p w14:paraId="31600681" w14:textId="748E3AD2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2 (17%)</w:t>
            </w:r>
          </w:p>
        </w:tc>
        <w:tc>
          <w:tcPr>
            <w:tcW w:w="3487" w:type="dxa"/>
            <w:vAlign w:val="center"/>
          </w:tcPr>
          <w:p w14:paraId="4BE65A4E" w14:textId="322BB05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9 (14%)</w:t>
            </w:r>
          </w:p>
        </w:tc>
      </w:tr>
      <w:tr w:rsidR="00F51E3E" w:rsidRPr="00BF7BE1" w14:paraId="779050E1" w14:textId="77777777" w:rsidTr="00EB798E">
        <w:tc>
          <w:tcPr>
            <w:tcW w:w="6374" w:type="dxa"/>
          </w:tcPr>
          <w:p w14:paraId="65A2FDB3" w14:textId="4CFB2608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Combination of home and face-to-face work/schooling</w:t>
            </w:r>
          </w:p>
        </w:tc>
        <w:tc>
          <w:tcPr>
            <w:tcW w:w="1701" w:type="dxa"/>
            <w:vAlign w:val="center"/>
          </w:tcPr>
          <w:p w14:paraId="38EBA4A1" w14:textId="5215FE3A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3 (20%)</w:t>
            </w:r>
          </w:p>
        </w:tc>
        <w:tc>
          <w:tcPr>
            <w:tcW w:w="2386" w:type="dxa"/>
            <w:vAlign w:val="center"/>
          </w:tcPr>
          <w:p w14:paraId="43177DD8" w14:textId="172765A4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3 (18%)</w:t>
            </w:r>
          </w:p>
        </w:tc>
        <w:tc>
          <w:tcPr>
            <w:tcW w:w="3487" w:type="dxa"/>
            <w:vAlign w:val="center"/>
          </w:tcPr>
          <w:p w14:paraId="77439AA3" w14:textId="65D90CCF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0 (23%)</w:t>
            </w:r>
          </w:p>
        </w:tc>
      </w:tr>
      <w:tr w:rsidR="00F51E3E" w:rsidRPr="00BF7BE1" w14:paraId="3485D3AE" w14:textId="77777777" w:rsidTr="00EB798E">
        <w:tc>
          <w:tcPr>
            <w:tcW w:w="6374" w:type="dxa"/>
          </w:tcPr>
          <w:p w14:paraId="767BB6B4" w14:textId="45E31936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Neither (no work or school, or in vacation)</w:t>
            </w:r>
          </w:p>
        </w:tc>
        <w:tc>
          <w:tcPr>
            <w:tcW w:w="1701" w:type="dxa"/>
            <w:vAlign w:val="center"/>
          </w:tcPr>
          <w:p w14:paraId="031D180C" w14:textId="1C92CB44" w:rsidR="00F51E3E" w:rsidRPr="00BF7BE1" w:rsidRDefault="007B603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9 (23%)</w:t>
            </w:r>
          </w:p>
        </w:tc>
        <w:tc>
          <w:tcPr>
            <w:tcW w:w="2386" w:type="dxa"/>
            <w:vAlign w:val="center"/>
          </w:tcPr>
          <w:p w14:paraId="0E303331" w14:textId="60E7AAD2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4 (26%)</w:t>
            </w:r>
          </w:p>
        </w:tc>
        <w:tc>
          <w:tcPr>
            <w:tcW w:w="3487" w:type="dxa"/>
            <w:vAlign w:val="center"/>
          </w:tcPr>
          <w:p w14:paraId="6A28A66F" w14:textId="3A93C9FA" w:rsidR="00F51E3E" w:rsidRPr="00BF7BE1" w:rsidRDefault="00074FF0" w:rsidP="00EB798E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5 (19%)</w:t>
            </w:r>
          </w:p>
        </w:tc>
      </w:tr>
    </w:tbl>
    <w:p w14:paraId="4B40050A" w14:textId="77777777" w:rsidR="00F51E3E" w:rsidRPr="00BF7BE1" w:rsidRDefault="00F51E3E" w:rsidP="00EE7CFA">
      <w:pPr>
        <w:rPr>
          <w:rFonts w:ascii="Arial" w:hAnsi="Arial" w:cs="Arial"/>
          <w:sz w:val="20"/>
          <w:szCs w:val="20"/>
        </w:rPr>
      </w:pPr>
    </w:p>
    <w:p w14:paraId="59071E67" w14:textId="0EAD0118" w:rsidR="00074FF0" w:rsidRPr="00BF7BE1" w:rsidRDefault="00074FF0" w:rsidP="00074FF0">
      <w:pPr>
        <w:rPr>
          <w:rFonts w:ascii="Arial" w:hAnsi="Arial" w:cs="Arial"/>
          <w:sz w:val="20"/>
          <w:szCs w:val="20"/>
        </w:rPr>
        <w:sectPr w:rsidR="00074FF0" w:rsidRPr="00BF7BE1" w:rsidSect="0023082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BF7BE1">
        <w:rPr>
          <w:rFonts w:ascii="Arial" w:hAnsi="Arial" w:cs="Arial"/>
          <w:sz w:val="20"/>
          <w:szCs w:val="20"/>
          <w:vertAlign w:val="superscript"/>
        </w:rPr>
        <w:t>1</w:t>
      </w:r>
      <w:r w:rsidRPr="00BF7BE1">
        <w:rPr>
          <w:rFonts w:ascii="Arial" w:hAnsi="Arial" w:cs="Arial"/>
          <w:sz w:val="20"/>
          <w:szCs w:val="20"/>
        </w:rPr>
        <w:t xml:space="preserve"> Mean (SD); n (%)</w:t>
      </w:r>
      <w:r w:rsidR="005075A3" w:rsidRPr="00BF7BE1">
        <w:rPr>
          <w:rFonts w:ascii="Arial" w:hAnsi="Arial" w:cs="Arial"/>
          <w:sz w:val="20"/>
          <w:szCs w:val="20"/>
        </w:rPr>
        <w:t>.</w:t>
      </w:r>
    </w:p>
    <w:p w14:paraId="2877D1EF" w14:textId="74DCF48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6</w:t>
      </w:r>
    </w:p>
    <w:p w14:paraId="5B3D16CC" w14:textId="4B64EE93" w:rsidR="003B3DB6" w:rsidRPr="00EE7CFA" w:rsidRDefault="003B3DB6" w:rsidP="00A67284">
      <w:pPr>
        <w:pStyle w:val="TableCaption"/>
        <w:spacing w:line="276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</w:t>
      </w:r>
      <w:r w:rsidR="00AB32DA">
        <w:rPr>
          <w:rFonts w:ascii="Arial" w:hAnsi="Arial" w:cs="Arial"/>
          <w:iCs/>
        </w:rPr>
        <w:t xml:space="preserve"> </w:t>
      </w:r>
      <w:r w:rsidRPr="00EE7CFA">
        <w:rPr>
          <w:rFonts w:ascii="Arial" w:hAnsi="Arial" w:cs="Arial"/>
          <w:iCs/>
        </w:rPr>
        <w:t>=</w:t>
      </w:r>
      <w:r w:rsidR="00AB32DA">
        <w:rPr>
          <w:rFonts w:ascii="Arial" w:hAnsi="Arial" w:cs="Arial"/>
          <w:iCs/>
        </w:rPr>
        <w:t xml:space="preserve"> </w:t>
      </w:r>
      <w:r w:rsidRPr="00EE7CFA">
        <w:rPr>
          <w:rFonts w:ascii="Arial" w:hAnsi="Arial" w:cs="Arial"/>
          <w:iCs/>
        </w:rPr>
        <w:t>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3C1ECD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3C1ECD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230AD34" w14:textId="77777777" w:rsidTr="00757E5D">
        <w:tc>
          <w:tcPr>
            <w:tcW w:w="971" w:type="pct"/>
          </w:tcPr>
          <w:p w14:paraId="3F882A6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BD95F09" w14:textId="77777777" w:rsidTr="00757E5D">
        <w:tc>
          <w:tcPr>
            <w:tcW w:w="971" w:type="pct"/>
          </w:tcPr>
          <w:p w14:paraId="10717AE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895F4F6" w14:textId="77777777" w:rsidTr="00757E5D">
        <w:tc>
          <w:tcPr>
            <w:tcW w:w="971" w:type="pct"/>
          </w:tcPr>
          <w:p w14:paraId="0D1FC5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56F399FC" w14:textId="77777777" w:rsidTr="00757E5D">
        <w:tc>
          <w:tcPr>
            <w:tcW w:w="971" w:type="pct"/>
          </w:tcPr>
          <w:p w14:paraId="399FEEF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006B975" w14:textId="77777777" w:rsidTr="00757E5D">
        <w:tc>
          <w:tcPr>
            <w:tcW w:w="971" w:type="pct"/>
          </w:tcPr>
          <w:p w14:paraId="5A6747E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A72B52A" w14:textId="77777777" w:rsidTr="00757E5D">
        <w:tc>
          <w:tcPr>
            <w:tcW w:w="971" w:type="pct"/>
          </w:tcPr>
          <w:p w14:paraId="2D059C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7F8F1A9" w14:textId="77777777" w:rsidTr="00757E5D">
        <w:tc>
          <w:tcPr>
            <w:tcW w:w="971" w:type="pct"/>
          </w:tcPr>
          <w:p w14:paraId="7D9CEE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69B390EA" w14:textId="77777777" w:rsidTr="00757E5D">
        <w:tc>
          <w:tcPr>
            <w:tcW w:w="971" w:type="pct"/>
          </w:tcPr>
          <w:p w14:paraId="745B9B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4CD87CE1" w14:textId="77777777" w:rsidTr="00757E5D">
        <w:tc>
          <w:tcPr>
            <w:tcW w:w="971" w:type="pct"/>
          </w:tcPr>
          <w:p w14:paraId="28CB553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4B6F49B5" w14:textId="77777777" w:rsidTr="00757E5D">
        <w:tc>
          <w:tcPr>
            <w:tcW w:w="971" w:type="pct"/>
          </w:tcPr>
          <w:p w14:paraId="275231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6A8ADA9" w14:textId="77777777" w:rsidTr="00757E5D">
        <w:tc>
          <w:tcPr>
            <w:tcW w:w="971" w:type="pct"/>
          </w:tcPr>
          <w:p w14:paraId="076B87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151D4EC6" w14:textId="77777777" w:rsidTr="00757E5D">
        <w:tc>
          <w:tcPr>
            <w:tcW w:w="971" w:type="pct"/>
          </w:tcPr>
          <w:p w14:paraId="101AD4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6C728167" w14:textId="77777777" w:rsidTr="00757E5D">
        <w:tc>
          <w:tcPr>
            <w:tcW w:w="971" w:type="pct"/>
          </w:tcPr>
          <w:p w14:paraId="2063C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74EB553D" w14:textId="77777777" w:rsidTr="00757E5D">
        <w:tc>
          <w:tcPr>
            <w:tcW w:w="971" w:type="pct"/>
          </w:tcPr>
          <w:p w14:paraId="7FDB46D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39FD3F7" w14:textId="77777777" w:rsidTr="00757E5D">
        <w:tc>
          <w:tcPr>
            <w:tcW w:w="971" w:type="pct"/>
          </w:tcPr>
          <w:p w14:paraId="78FF9C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3C3C184E" w14:textId="77777777" w:rsidTr="00757E5D">
        <w:tc>
          <w:tcPr>
            <w:tcW w:w="971" w:type="pct"/>
          </w:tcPr>
          <w:p w14:paraId="15937E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7E0809C8" w14:textId="77777777" w:rsidTr="00757E5D">
        <w:tc>
          <w:tcPr>
            <w:tcW w:w="971" w:type="pct"/>
          </w:tcPr>
          <w:p w14:paraId="687D35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11825A46" w14:textId="77777777" w:rsidTr="00757E5D">
        <w:tc>
          <w:tcPr>
            <w:tcW w:w="971" w:type="pct"/>
          </w:tcPr>
          <w:p w14:paraId="156C3E1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19F86A7F" w14:textId="77777777" w:rsidTr="00757E5D">
        <w:tc>
          <w:tcPr>
            <w:tcW w:w="971" w:type="pct"/>
          </w:tcPr>
          <w:p w14:paraId="1D8A89B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B9646FD" w14:textId="77777777" w:rsidTr="00757E5D">
        <w:tc>
          <w:tcPr>
            <w:tcW w:w="971" w:type="pct"/>
          </w:tcPr>
          <w:p w14:paraId="6A1A5C2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528F02BB" w14:textId="77777777" w:rsidTr="00757E5D">
        <w:tc>
          <w:tcPr>
            <w:tcW w:w="971" w:type="pct"/>
          </w:tcPr>
          <w:p w14:paraId="0F2E198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4EBFADE2" w14:textId="77777777" w:rsidTr="00757E5D">
        <w:tc>
          <w:tcPr>
            <w:tcW w:w="971" w:type="pct"/>
          </w:tcPr>
          <w:p w14:paraId="5368A3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5E195205" w14:textId="77777777" w:rsidTr="00757E5D">
        <w:tc>
          <w:tcPr>
            <w:tcW w:w="971" w:type="pct"/>
          </w:tcPr>
          <w:p w14:paraId="2A7E8A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1A07E7" w:rsidRDefault="003B3DB6" w:rsidP="003B3DB6">
      <w:pPr>
        <w:pStyle w:val="Compact"/>
        <w:rPr>
          <w:rFonts w:ascii="Arial" w:hAnsi="Arial" w:cs="Arial"/>
          <w:sz w:val="18"/>
          <w:szCs w:val="18"/>
        </w:rPr>
      </w:pPr>
      <w:r w:rsidRPr="001A07E7">
        <w:rPr>
          <w:rFonts w:ascii="Arial" w:hAnsi="Arial" w:cs="Arial"/>
          <w:i/>
          <w:iCs/>
          <w:sz w:val="18"/>
          <w:szCs w:val="18"/>
        </w:rPr>
        <w:t>Note.</w:t>
      </w:r>
      <w:r w:rsidRPr="001A07E7">
        <w:rPr>
          <w:rFonts w:ascii="Arial" w:hAnsi="Arial" w:cs="Arial"/>
          <w:sz w:val="18"/>
          <w:szCs w:val="18"/>
        </w:rPr>
        <w:t xml:space="preserve"> a = item discrimination parameter; </w:t>
      </w:r>
      <w:proofErr w:type="gramStart"/>
      <w:r w:rsidRPr="001A07E7">
        <w:rPr>
          <w:rFonts w:ascii="Arial" w:hAnsi="Arial" w:cs="Arial"/>
          <w:sz w:val="18"/>
          <w:szCs w:val="18"/>
        </w:rPr>
        <w:t>b(</w:t>
      </w:r>
      <w:proofErr w:type="gramEnd"/>
      <w:r w:rsidRPr="001A07E7">
        <w:rPr>
          <w:rFonts w:ascii="Arial" w:hAnsi="Arial" w:cs="Arial"/>
          <w:sz w:val="18"/>
          <w:szCs w:val="18"/>
        </w:rPr>
        <w:t>1-4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6E8830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7</w:t>
      </w:r>
    </w:p>
    <w:p w14:paraId="48FF1711" w14:textId="69D25193" w:rsidR="003B3DB6" w:rsidRPr="00B75FCD" w:rsidRDefault="003B3DB6" w:rsidP="00A67284">
      <w:pPr>
        <w:pStyle w:val="TableCaption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</w:t>
      </w:r>
      <w:r w:rsidR="00AB32DA">
        <w:rPr>
          <w:rFonts w:ascii="Arial" w:hAnsi="Arial" w:cs="Arial"/>
          <w:iCs/>
        </w:rPr>
        <w:t xml:space="preserve"> </w:t>
      </w:r>
      <w:r w:rsidRPr="00B75FCD">
        <w:rPr>
          <w:rFonts w:ascii="Arial" w:hAnsi="Arial" w:cs="Arial"/>
          <w:iCs/>
        </w:rPr>
        <w:t>=</w:t>
      </w:r>
      <w:r w:rsidR="00AB32DA">
        <w:rPr>
          <w:rFonts w:ascii="Arial" w:hAnsi="Arial" w:cs="Arial"/>
          <w:iCs/>
        </w:rPr>
        <w:t xml:space="preserve"> </w:t>
      </w:r>
      <w:r w:rsidRPr="00B75FCD">
        <w:rPr>
          <w:rFonts w:ascii="Arial" w:hAnsi="Arial" w:cs="Arial"/>
          <w:iCs/>
        </w:rPr>
        <w:t>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0" w:type="auto"/>
        <w:tblLayout w:type="fixed"/>
        <w:tblLook w:val="0020" w:firstRow="1" w:lastRow="0" w:firstColumn="0" w:lastColumn="0" w:noHBand="0" w:noVBand="0"/>
      </w:tblPr>
      <w:tblGrid>
        <w:gridCol w:w="825"/>
        <w:gridCol w:w="717"/>
        <w:gridCol w:w="726"/>
        <w:gridCol w:w="709"/>
        <w:gridCol w:w="709"/>
        <w:gridCol w:w="709"/>
        <w:gridCol w:w="850"/>
        <w:gridCol w:w="633"/>
        <w:gridCol w:w="1068"/>
        <w:gridCol w:w="709"/>
        <w:gridCol w:w="1371"/>
      </w:tblGrid>
      <w:tr w:rsidR="005075A3" w:rsidRPr="003C1ECD" w14:paraId="5F9417C4" w14:textId="66422155" w:rsidTr="003C1E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825" w:type="dxa"/>
          </w:tcPr>
          <w:p w14:paraId="7D24C582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17" w:type="dxa"/>
          </w:tcPr>
          <w:p w14:paraId="06BA005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726" w:type="dxa"/>
          </w:tcPr>
          <w:p w14:paraId="28ACDE9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09" w:type="dxa"/>
          </w:tcPr>
          <w:p w14:paraId="0AE4AC9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50" w:type="dxa"/>
          </w:tcPr>
          <w:p w14:paraId="1E6FD9A5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633" w:type="dxa"/>
          </w:tcPr>
          <w:p w14:paraId="43FD62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df</w:t>
            </w:r>
          </w:p>
        </w:tc>
        <w:tc>
          <w:tcPr>
            <w:tcW w:w="1068" w:type="dxa"/>
          </w:tcPr>
          <w:p w14:paraId="6AC95C6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RMSEA</w:t>
            </w:r>
          </w:p>
        </w:tc>
        <w:tc>
          <w:tcPr>
            <w:tcW w:w="709" w:type="dxa"/>
          </w:tcPr>
          <w:p w14:paraId="49EB366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p</w:t>
            </w:r>
          </w:p>
        </w:tc>
        <w:tc>
          <w:tcPr>
            <w:tcW w:w="1371" w:type="dxa"/>
          </w:tcPr>
          <w:p w14:paraId="17B7B7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0598AB" w14:textId="7E0F44C9" w:rsidR="005075A3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5075A3" w:rsidRPr="003C1ECD" w14:paraId="03C5B169" w14:textId="46058BA7" w:rsidTr="003C1ECD">
        <w:tc>
          <w:tcPr>
            <w:tcW w:w="4395" w:type="dxa"/>
            <w:gridSpan w:val="6"/>
          </w:tcPr>
          <w:p w14:paraId="4F609311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850" w:type="dxa"/>
          </w:tcPr>
          <w:p w14:paraId="46F6DD5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79687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4E9A52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272A8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5DCB5624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75A3" w:rsidRPr="003C1ECD" w14:paraId="63576DC1" w14:textId="41A67FCB" w:rsidTr="003C1ECD">
        <w:tc>
          <w:tcPr>
            <w:tcW w:w="825" w:type="dxa"/>
          </w:tcPr>
          <w:p w14:paraId="5233AB50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17" w:type="dxa"/>
          </w:tcPr>
          <w:p w14:paraId="2340064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726" w:type="dxa"/>
          </w:tcPr>
          <w:p w14:paraId="6A3E984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709" w:type="dxa"/>
          </w:tcPr>
          <w:p w14:paraId="7E63DF1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09" w:type="dxa"/>
          </w:tcPr>
          <w:p w14:paraId="58732BC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709" w:type="dxa"/>
          </w:tcPr>
          <w:p w14:paraId="5563862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661F43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2</w:t>
            </w:r>
          </w:p>
        </w:tc>
        <w:tc>
          <w:tcPr>
            <w:tcW w:w="633" w:type="dxa"/>
          </w:tcPr>
          <w:p w14:paraId="585E9669" w14:textId="31A0D42F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68" w:type="dxa"/>
          </w:tcPr>
          <w:p w14:paraId="3FBD230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5F642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371" w:type="dxa"/>
          </w:tcPr>
          <w:p w14:paraId="2B816CB5" w14:textId="60A96134" w:rsidR="005075A3" w:rsidRPr="003C1ECD" w:rsidRDefault="003D1F60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0A415CFF" w14:textId="3A70B1AF" w:rsidTr="003C1ECD">
        <w:tc>
          <w:tcPr>
            <w:tcW w:w="825" w:type="dxa"/>
          </w:tcPr>
          <w:p w14:paraId="2C1A784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17" w:type="dxa"/>
          </w:tcPr>
          <w:p w14:paraId="0E851C9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726" w:type="dxa"/>
          </w:tcPr>
          <w:p w14:paraId="23A70D8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709" w:type="dxa"/>
          </w:tcPr>
          <w:p w14:paraId="5ABD9AE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709" w:type="dxa"/>
          </w:tcPr>
          <w:p w14:paraId="36EC5A9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709" w:type="dxa"/>
          </w:tcPr>
          <w:p w14:paraId="245D634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2DB6424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9.07</w:t>
            </w:r>
          </w:p>
        </w:tc>
        <w:tc>
          <w:tcPr>
            <w:tcW w:w="633" w:type="dxa"/>
          </w:tcPr>
          <w:p w14:paraId="4419936E" w14:textId="618C230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2439C3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70F8A8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105D5075" w14:textId="16C46A6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11FC7125" w14:textId="4C32327B" w:rsidTr="003C1ECD">
        <w:tc>
          <w:tcPr>
            <w:tcW w:w="825" w:type="dxa"/>
          </w:tcPr>
          <w:p w14:paraId="089945DB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17" w:type="dxa"/>
          </w:tcPr>
          <w:p w14:paraId="7B19A44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726" w:type="dxa"/>
          </w:tcPr>
          <w:p w14:paraId="21BFD05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709" w:type="dxa"/>
          </w:tcPr>
          <w:p w14:paraId="56A9962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42F2B84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709" w:type="dxa"/>
          </w:tcPr>
          <w:p w14:paraId="7495432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850" w:type="dxa"/>
          </w:tcPr>
          <w:p w14:paraId="1D3E1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5.58</w:t>
            </w:r>
          </w:p>
        </w:tc>
        <w:tc>
          <w:tcPr>
            <w:tcW w:w="633" w:type="dxa"/>
          </w:tcPr>
          <w:p w14:paraId="734D9C78" w14:textId="0769361C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03789A8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4CD45D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3CC779A4" w14:textId="0832A55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5075A3" w:rsidRPr="003C1ECD" w14:paraId="20974D3F" w14:textId="3D4EEB7B" w:rsidTr="003C1ECD">
        <w:tc>
          <w:tcPr>
            <w:tcW w:w="4395" w:type="dxa"/>
            <w:gridSpan w:val="6"/>
          </w:tcPr>
          <w:p w14:paraId="1C8D427B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850" w:type="dxa"/>
          </w:tcPr>
          <w:p w14:paraId="723C185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67E892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F60D5B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0F3B5E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17ACA42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3FD557B8" w14:textId="76751817" w:rsidTr="003C1ECD">
        <w:tc>
          <w:tcPr>
            <w:tcW w:w="825" w:type="dxa"/>
          </w:tcPr>
          <w:p w14:paraId="677B1EEF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17" w:type="dxa"/>
          </w:tcPr>
          <w:p w14:paraId="795EB33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726" w:type="dxa"/>
          </w:tcPr>
          <w:p w14:paraId="410F2FC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7EA8F8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709" w:type="dxa"/>
          </w:tcPr>
          <w:p w14:paraId="3364692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709" w:type="dxa"/>
          </w:tcPr>
          <w:p w14:paraId="2E240C5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850" w:type="dxa"/>
          </w:tcPr>
          <w:p w14:paraId="37F9238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5.03</w:t>
            </w:r>
          </w:p>
        </w:tc>
        <w:tc>
          <w:tcPr>
            <w:tcW w:w="633" w:type="dxa"/>
          </w:tcPr>
          <w:p w14:paraId="6BD55419" w14:textId="0BA8463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7</w:t>
            </w:r>
          </w:p>
        </w:tc>
        <w:tc>
          <w:tcPr>
            <w:tcW w:w="1068" w:type="dxa"/>
          </w:tcPr>
          <w:p w14:paraId="720843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21878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52A217F" w14:textId="31A839A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6FB66335" w14:textId="7697B3A3" w:rsidTr="003C1ECD">
        <w:tc>
          <w:tcPr>
            <w:tcW w:w="825" w:type="dxa"/>
          </w:tcPr>
          <w:p w14:paraId="769304E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17" w:type="dxa"/>
          </w:tcPr>
          <w:p w14:paraId="01303B0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726" w:type="dxa"/>
          </w:tcPr>
          <w:p w14:paraId="32557A6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709" w:type="dxa"/>
          </w:tcPr>
          <w:p w14:paraId="1445626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709" w:type="dxa"/>
          </w:tcPr>
          <w:p w14:paraId="44DC524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709" w:type="dxa"/>
          </w:tcPr>
          <w:p w14:paraId="534E76D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850" w:type="dxa"/>
          </w:tcPr>
          <w:p w14:paraId="043188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3.19</w:t>
            </w:r>
          </w:p>
        </w:tc>
        <w:tc>
          <w:tcPr>
            <w:tcW w:w="633" w:type="dxa"/>
          </w:tcPr>
          <w:p w14:paraId="7B41BBB3" w14:textId="2F77A98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68" w:type="dxa"/>
          </w:tcPr>
          <w:p w14:paraId="23CAB95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33412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34D36B47" w14:textId="1DB8901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A88BED7" w14:textId="655B4AD7" w:rsidTr="003C1ECD">
        <w:tc>
          <w:tcPr>
            <w:tcW w:w="825" w:type="dxa"/>
          </w:tcPr>
          <w:p w14:paraId="4308D6A0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17" w:type="dxa"/>
          </w:tcPr>
          <w:p w14:paraId="451E810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726" w:type="dxa"/>
          </w:tcPr>
          <w:p w14:paraId="3E48DFA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709" w:type="dxa"/>
          </w:tcPr>
          <w:p w14:paraId="0CB8078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709" w:type="dxa"/>
          </w:tcPr>
          <w:p w14:paraId="0B053F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709" w:type="dxa"/>
          </w:tcPr>
          <w:p w14:paraId="6365B8F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850" w:type="dxa"/>
          </w:tcPr>
          <w:p w14:paraId="507569D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4.39</w:t>
            </w:r>
          </w:p>
        </w:tc>
        <w:tc>
          <w:tcPr>
            <w:tcW w:w="633" w:type="dxa"/>
          </w:tcPr>
          <w:p w14:paraId="43695676" w14:textId="1C17189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068" w:type="dxa"/>
          </w:tcPr>
          <w:p w14:paraId="3B26B70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7491A7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9</w:t>
            </w:r>
          </w:p>
        </w:tc>
        <w:tc>
          <w:tcPr>
            <w:tcW w:w="1371" w:type="dxa"/>
          </w:tcPr>
          <w:p w14:paraId="7A53143C" w14:textId="4C7D773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B2ADE5E" w14:textId="7E54F696" w:rsidTr="003C1ECD">
        <w:tc>
          <w:tcPr>
            <w:tcW w:w="825" w:type="dxa"/>
          </w:tcPr>
          <w:p w14:paraId="5B0E0AC1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17" w:type="dxa"/>
          </w:tcPr>
          <w:p w14:paraId="44BF875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726" w:type="dxa"/>
          </w:tcPr>
          <w:p w14:paraId="02B8372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70279FA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709" w:type="dxa"/>
          </w:tcPr>
          <w:p w14:paraId="3B2428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709" w:type="dxa"/>
          </w:tcPr>
          <w:p w14:paraId="752BEF8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850" w:type="dxa"/>
          </w:tcPr>
          <w:p w14:paraId="31905BF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7.45</w:t>
            </w:r>
          </w:p>
        </w:tc>
        <w:tc>
          <w:tcPr>
            <w:tcW w:w="633" w:type="dxa"/>
          </w:tcPr>
          <w:p w14:paraId="0A25EC3A" w14:textId="54042FF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6BE435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2CE368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1C84D733" w14:textId="045321D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69C9625B" w14:textId="1D413F75" w:rsidTr="003C1ECD">
        <w:tc>
          <w:tcPr>
            <w:tcW w:w="825" w:type="dxa"/>
          </w:tcPr>
          <w:p w14:paraId="26A186C7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17" w:type="dxa"/>
          </w:tcPr>
          <w:p w14:paraId="1DBC56D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726" w:type="dxa"/>
          </w:tcPr>
          <w:p w14:paraId="5D5C21B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709" w:type="dxa"/>
          </w:tcPr>
          <w:p w14:paraId="3286386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622DC55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709" w:type="dxa"/>
          </w:tcPr>
          <w:p w14:paraId="10F88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2A74DE9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0.90</w:t>
            </w:r>
          </w:p>
        </w:tc>
        <w:tc>
          <w:tcPr>
            <w:tcW w:w="633" w:type="dxa"/>
          </w:tcPr>
          <w:p w14:paraId="608C6EC5" w14:textId="1975CD5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068257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166A4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B2C30E3" w14:textId="0445288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5A908A41" w14:textId="4760AED6" w:rsidTr="003C1ECD">
        <w:tc>
          <w:tcPr>
            <w:tcW w:w="825" w:type="dxa"/>
          </w:tcPr>
          <w:p w14:paraId="6DCF3C82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17" w:type="dxa"/>
          </w:tcPr>
          <w:p w14:paraId="4251464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726" w:type="dxa"/>
          </w:tcPr>
          <w:p w14:paraId="4302FA9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709" w:type="dxa"/>
          </w:tcPr>
          <w:p w14:paraId="6453A3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709" w:type="dxa"/>
          </w:tcPr>
          <w:p w14:paraId="77C2DD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09C042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850" w:type="dxa"/>
          </w:tcPr>
          <w:p w14:paraId="2FD5F23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1.19</w:t>
            </w:r>
          </w:p>
        </w:tc>
        <w:tc>
          <w:tcPr>
            <w:tcW w:w="633" w:type="dxa"/>
          </w:tcPr>
          <w:p w14:paraId="3DBB1FAC" w14:textId="431C79A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5</w:t>
            </w:r>
          </w:p>
        </w:tc>
        <w:tc>
          <w:tcPr>
            <w:tcW w:w="1068" w:type="dxa"/>
          </w:tcPr>
          <w:p w14:paraId="4EBAD9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713A09A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32011B2" w14:textId="6C31194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5075A3" w:rsidRPr="003C1ECD" w14:paraId="260EF54B" w14:textId="4EA6E086" w:rsidTr="003C1ECD">
        <w:tc>
          <w:tcPr>
            <w:tcW w:w="5245" w:type="dxa"/>
            <w:gridSpan w:val="7"/>
          </w:tcPr>
          <w:p w14:paraId="1693CC5D" w14:textId="25E3AB97" w:rsidR="005075A3" w:rsidRPr="003C1ECD" w:rsidRDefault="005075A3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33" w:type="dxa"/>
          </w:tcPr>
          <w:p w14:paraId="3F13CD0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5AE273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5234B5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730052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54B47E9F" w14:textId="647A75BF" w:rsidTr="003C1ECD">
        <w:tc>
          <w:tcPr>
            <w:tcW w:w="825" w:type="dxa"/>
          </w:tcPr>
          <w:p w14:paraId="26E5152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17" w:type="dxa"/>
          </w:tcPr>
          <w:p w14:paraId="3D69BAB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726" w:type="dxa"/>
          </w:tcPr>
          <w:p w14:paraId="1C2C926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91</w:t>
            </w:r>
          </w:p>
        </w:tc>
        <w:tc>
          <w:tcPr>
            <w:tcW w:w="709" w:type="dxa"/>
          </w:tcPr>
          <w:p w14:paraId="74F9AC1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1</w:t>
            </w:r>
          </w:p>
        </w:tc>
        <w:tc>
          <w:tcPr>
            <w:tcW w:w="709" w:type="dxa"/>
          </w:tcPr>
          <w:p w14:paraId="294D034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4</w:t>
            </w:r>
          </w:p>
        </w:tc>
        <w:tc>
          <w:tcPr>
            <w:tcW w:w="709" w:type="dxa"/>
          </w:tcPr>
          <w:p w14:paraId="0A83380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850" w:type="dxa"/>
          </w:tcPr>
          <w:p w14:paraId="6708FC5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6.41</w:t>
            </w:r>
          </w:p>
        </w:tc>
        <w:tc>
          <w:tcPr>
            <w:tcW w:w="633" w:type="dxa"/>
          </w:tcPr>
          <w:p w14:paraId="5EC69935" w14:textId="6CB5544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03F078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B3E00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371" w:type="dxa"/>
          </w:tcPr>
          <w:p w14:paraId="490401A5" w14:textId="22E1B4B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4538137A" w14:textId="1B0F72CF" w:rsidTr="003C1ECD">
        <w:tc>
          <w:tcPr>
            <w:tcW w:w="825" w:type="dxa"/>
          </w:tcPr>
          <w:p w14:paraId="2B6A6D29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17" w:type="dxa"/>
          </w:tcPr>
          <w:p w14:paraId="2CEA77B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4</w:t>
            </w:r>
          </w:p>
        </w:tc>
        <w:tc>
          <w:tcPr>
            <w:tcW w:w="726" w:type="dxa"/>
          </w:tcPr>
          <w:p w14:paraId="3A00703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2</w:t>
            </w:r>
          </w:p>
        </w:tc>
        <w:tc>
          <w:tcPr>
            <w:tcW w:w="709" w:type="dxa"/>
          </w:tcPr>
          <w:p w14:paraId="3DDCDC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5CF74BB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709" w:type="dxa"/>
          </w:tcPr>
          <w:p w14:paraId="161F98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850" w:type="dxa"/>
          </w:tcPr>
          <w:p w14:paraId="552EE50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9</w:t>
            </w:r>
          </w:p>
        </w:tc>
        <w:tc>
          <w:tcPr>
            <w:tcW w:w="633" w:type="dxa"/>
          </w:tcPr>
          <w:p w14:paraId="031417A8" w14:textId="128815F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34DC35A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7F0385F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371" w:type="dxa"/>
          </w:tcPr>
          <w:p w14:paraId="3AB43795" w14:textId="47DF36CF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735A3588" w14:textId="7F8B798C" w:rsidTr="003C1ECD">
        <w:tc>
          <w:tcPr>
            <w:tcW w:w="825" w:type="dxa"/>
          </w:tcPr>
          <w:p w14:paraId="134FFDC6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17" w:type="dxa"/>
          </w:tcPr>
          <w:p w14:paraId="7EC74F3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7</w:t>
            </w:r>
          </w:p>
        </w:tc>
        <w:tc>
          <w:tcPr>
            <w:tcW w:w="726" w:type="dxa"/>
          </w:tcPr>
          <w:p w14:paraId="3F3723A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4160D2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709" w:type="dxa"/>
          </w:tcPr>
          <w:p w14:paraId="3A7E47F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0</w:t>
            </w:r>
          </w:p>
        </w:tc>
        <w:tc>
          <w:tcPr>
            <w:tcW w:w="709" w:type="dxa"/>
          </w:tcPr>
          <w:p w14:paraId="199B3C1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0</w:t>
            </w:r>
          </w:p>
        </w:tc>
        <w:tc>
          <w:tcPr>
            <w:tcW w:w="850" w:type="dxa"/>
          </w:tcPr>
          <w:p w14:paraId="735C75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.92</w:t>
            </w:r>
          </w:p>
        </w:tc>
        <w:tc>
          <w:tcPr>
            <w:tcW w:w="633" w:type="dxa"/>
          </w:tcPr>
          <w:p w14:paraId="3D26BFD4" w14:textId="3065415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068" w:type="dxa"/>
          </w:tcPr>
          <w:p w14:paraId="1299F0E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709" w:type="dxa"/>
          </w:tcPr>
          <w:p w14:paraId="36BC5D7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1371" w:type="dxa"/>
          </w:tcPr>
          <w:p w14:paraId="24C2F0E3" w14:textId="59468AF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5075A3" w:rsidRPr="003C1ECD" w14:paraId="47D88795" w14:textId="778CB1EC" w:rsidTr="003C1ECD">
        <w:tc>
          <w:tcPr>
            <w:tcW w:w="4395" w:type="dxa"/>
            <w:gridSpan w:val="6"/>
          </w:tcPr>
          <w:p w14:paraId="66C48F0D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850" w:type="dxa"/>
          </w:tcPr>
          <w:p w14:paraId="1DB0CE4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22E52FA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4D61578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A66E12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6B929D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125B18C6" w14:textId="4DDB9D20" w:rsidTr="003C1ECD">
        <w:tc>
          <w:tcPr>
            <w:tcW w:w="825" w:type="dxa"/>
          </w:tcPr>
          <w:p w14:paraId="58D646F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17" w:type="dxa"/>
          </w:tcPr>
          <w:p w14:paraId="2F6DDB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0</w:t>
            </w:r>
          </w:p>
        </w:tc>
        <w:tc>
          <w:tcPr>
            <w:tcW w:w="726" w:type="dxa"/>
          </w:tcPr>
          <w:p w14:paraId="248DB9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4</w:t>
            </w:r>
          </w:p>
        </w:tc>
        <w:tc>
          <w:tcPr>
            <w:tcW w:w="709" w:type="dxa"/>
          </w:tcPr>
          <w:p w14:paraId="6C04AE5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0AA1E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709" w:type="dxa"/>
          </w:tcPr>
          <w:p w14:paraId="00C7B24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850" w:type="dxa"/>
          </w:tcPr>
          <w:p w14:paraId="080E3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33</w:t>
            </w:r>
          </w:p>
        </w:tc>
        <w:tc>
          <w:tcPr>
            <w:tcW w:w="633" w:type="dxa"/>
          </w:tcPr>
          <w:p w14:paraId="24178628" w14:textId="147066B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358260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5BCAD8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7D27C1F1" w14:textId="4C1B640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05CBB41A" w14:textId="01DCD077" w:rsidTr="003C1ECD">
        <w:tc>
          <w:tcPr>
            <w:tcW w:w="825" w:type="dxa"/>
          </w:tcPr>
          <w:p w14:paraId="4BD224E4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17" w:type="dxa"/>
          </w:tcPr>
          <w:p w14:paraId="57DE2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4</w:t>
            </w:r>
          </w:p>
        </w:tc>
        <w:tc>
          <w:tcPr>
            <w:tcW w:w="726" w:type="dxa"/>
          </w:tcPr>
          <w:p w14:paraId="012B29D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0</w:t>
            </w:r>
          </w:p>
        </w:tc>
        <w:tc>
          <w:tcPr>
            <w:tcW w:w="709" w:type="dxa"/>
          </w:tcPr>
          <w:p w14:paraId="6FF1552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9</w:t>
            </w:r>
          </w:p>
        </w:tc>
        <w:tc>
          <w:tcPr>
            <w:tcW w:w="709" w:type="dxa"/>
          </w:tcPr>
          <w:p w14:paraId="185BB10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10A3171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1</w:t>
            </w:r>
          </w:p>
        </w:tc>
        <w:tc>
          <w:tcPr>
            <w:tcW w:w="850" w:type="dxa"/>
          </w:tcPr>
          <w:p w14:paraId="5BB8792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71</w:t>
            </w:r>
          </w:p>
        </w:tc>
        <w:tc>
          <w:tcPr>
            <w:tcW w:w="633" w:type="dxa"/>
          </w:tcPr>
          <w:p w14:paraId="4F0CE426" w14:textId="10CD255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3C995FD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2FFA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F360E72" w14:textId="51DA149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5D387A92" w14:textId="7E53ABA6" w:rsidTr="003C1ECD">
        <w:tc>
          <w:tcPr>
            <w:tcW w:w="825" w:type="dxa"/>
          </w:tcPr>
          <w:p w14:paraId="72C8F26E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17" w:type="dxa"/>
          </w:tcPr>
          <w:p w14:paraId="22094D8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66</w:t>
            </w:r>
          </w:p>
        </w:tc>
        <w:tc>
          <w:tcPr>
            <w:tcW w:w="726" w:type="dxa"/>
          </w:tcPr>
          <w:p w14:paraId="59EF75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709" w:type="dxa"/>
          </w:tcPr>
          <w:p w14:paraId="52806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2444CB7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709" w:type="dxa"/>
          </w:tcPr>
          <w:p w14:paraId="7E3F74F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850" w:type="dxa"/>
          </w:tcPr>
          <w:p w14:paraId="6378146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.89</w:t>
            </w:r>
          </w:p>
        </w:tc>
        <w:tc>
          <w:tcPr>
            <w:tcW w:w="633" w:type="dxa"/>
          </w:tcPr>
          <w:p w14:paraId="10B3B56C" w14:textId="4109EE68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5943A9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709" w:type="dxa"/>
          </w:tcPr>
          <w:p w14:paraId="13C3E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AED0859" w14:textId="1749438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3B339CCC" w14:textId="38080AD4" w:rsidTr="003C1ECD">
        <w:tc>
          <w:tcPr>
            <w:tcW w:w="5245" w:type="dxa"/>
            <w:gridSpan w:val="7"/>
            <w:vAlign w:val="top"/>
          </w:tcPr>
          <w:p w14:paraId="0A4A48F6" w14:textId="1829AC59" w:rsidR="003D1F60" w:rsidRPr="003C1ECD" w:rsidRDefault="003D1F60" w:rsidP="003D1F60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33" w:type="dxa"/>
          </w:tcPr>
          <w:p w14:paraId="5EDDC67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D1430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A996E9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2794357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C1ECD" w:rsidRPr="003C1ECD" w14:paraId="24506BA8" w14:textId="31EEF922" w:rsidTr="003C1ECD">
        <w:tc>
          <w:tcPr>
            <w:tcW w:w="825" w:type="dxa"/>
          </w:tcPr>
          <w:p w14:paraId="46131C12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17" w:type="dxa"/>
          </w:tcPr>
          <w:p w14:paraId="6628AFD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4</w:t>
            </w:r>
          </w:p>
        </w:tc>
        <w:tc>
          <w:tcPr>
            <w:tcW w:w="726" w:type="dxa"/>
          </w:tcPr>
          <w:p w14:paraId="41EE81A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709" w:type="dxa"/>
          </w:tcPr>
          <w:p w14:paraId="75F0C67F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09" w:type="dxa"/>
          </w:tcPr>
          <w:p w14:paraId="30FBE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6</w:t>
            </w:r>
          </w:p>
        </w:tc>
        <w:tc>
          <w:tcPr>
            <w:tcW w:w="709" w:type="dxa"/>
          </w:tcPr>
          <w:p w14:paraId="4AC1F4F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850" w:type="dxa"/>
          </w:tcPr>
          <w:p w14:paraId="0DDFD7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9.00</w:t>
            </w:r>
          </w:p>
        </w:tc>
        <w:tc>
          <w:tcPr>
            <w:tcW w:w="633" w:type="dxa"/>
          </w:tcPr>
          <w:p w14:paraId="5F501BE4" w14:textId="48A25EE8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F4ADB8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15D4EB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371" w:type="dxa"/>
          </w:tcPr>
          <w:p w14:paraId="37D85E46" w14:textId="68D7B80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C1ECD" w:rsidRPr="003C1ECD" w14:paraId="6D8EE16D" w14:textId="4EEF3F6E" w:rsidTr="003C1ECD">
        <w:tc>
          <w:tcPr>
            <w:tcW w:w="825" w:type="dxa"/>
          </w:tcPr>
          <w:p w14:paraId="3C3EDB3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17" w:type="dxa"/>
          </w:tcPr>
          <w:p w14:paraId="526D400C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726" w:type="dxa"/>
          </w:tcPr>
          <w:p w14:paraId="443EEF7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709" w:type="dxa"/>
          </w:tcPr>
          <w:p w14:paraId="3D76742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709" w:type="dxa"/>
          </w:tcPr>
          <w:p w14:paraId="04533C5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709" w:type="dxa"/>
          </w:tcPr>
          <w:p w14:paraId="083F6BBE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04151518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5</w:t>
            </w:r>
          </w:p>
        </w:tc>
        <w:tc>
          <w:tcPr>
            <w:tcW w:w="633" w:type="dxa"/>
          </w:tcPr>
          <w:p w14:paraId="37D6EE9E" w14:textId="4BC7411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4B8D0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7C3A8F0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371" w:type="dxa"/>
          </w:tcPr>
          <w:p w14:paraId="4B613ECB" w14:textId="36BC8B29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C1ECD" w:rsidRPr="003C1ECD" w14:paraId="55BEEC0D" w14:textId="38438FE7" w:rsidTr="003C1ECD">
        <w:tc>
          <w:tcPr>
            <w:tcW w:w="825" w:type="dxa"/>
          </w:tcPr>
          <w:p w14:paraId="1D6B0E9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17" w:type="dxa"/>
          </w:tcPr>
          <w:p w14:paraId="2F1C1B7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726" w:type="dxa"/>
          </w:tcPr>
          <w:p w14:paraId="64565ED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45</w:t>
            </w:r>
          </w:p>
        </w:tc>
        <w:tc>
          <w:tcPr>
            <w:tcW w:w="709" w:type="dxa"/>
          </w:tcPr>
          <w:p w14:paraId="6080A02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709" w:type="dxa"/>
          </w:tcPr>
          <w:p w14:paraId="418C569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9</w:t>
            </w:r>
          </w:p>
        </w:tc>
        <w:tc>
          <w:tcPr>
            <w:tcW w:w="709" w:type="dxa"/>
          </w:tcPr>
          <w:p w14:paraId="3FE31D6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6</w:t>
            </w:r>
          </w:p>
        </w:tc>
        <w:tc>
          <w:tcPr>
            <w:tcW w:w="850" w:type="dxa"/>
          </w:tcPr>
          <w:p w14:paraId="06EBA88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1.60</w:t>
            </w:r>
          </w:p>
        </w:tc>
        <w:tc>
          <w:tcPr>
            <w:tcW w:w="633" w:type="dxa"/>
          </w:tcPr>
          <w:p w14:paraId="19ACE7B0" w14:textId="47F5BAA6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940F79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6C6765F2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12F45674" w14:textId="6A37AAF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1872815F" w14:textId="61B7687E" w:rsidR="003B3DB6" w:rsidRPr="00BF7BE1" w:rsidRDefault="003B3DB6" w:rsidP="003B3DB6">
      <w:pPr>
        <w:pStyle w:val="Compact"/>
        <w:rPr>
          <w:rFonts w:ascii="Arial" w:hAnsi="Arial" w:cs="Arial"/>
          <w:sz w:val="18"/>
          <w:szCs w:val="18"/>
        </w:rPr>
      </w:pPr>
      <w:r w:rsidRPr="00BF7BE1">
        <w:rPr>
          <w:rFonts w:ascii="Arial" w:hAnsi="Arial" w:cs="Arial"/>
          <w:i/>
          <w:iCs/>
          <w:sz w:val="18"/>
          <w:szCs w:val="18"/>
        </w:rPr>
        <w:t>Note.</w:t>
      </w:r>
      <w:r w:rsidRPr="00BF7BE1">
        <w:rPr>
          <w:rFonts w:ascii="Arial" w:hAnsi="Arial" w:cs="Arial"/>
          <w:sz w:val="18"/>
          <w:szCs w:val="18"/>
        </w:rPr>
        <w:t xml:space="preserve"> a = item discrimination parameter; </w:t>
      </w:r>
      <w:proofErr w:type="gramStart"/>
      <w:r w:rsidRPr="00BF7BE1">
        <w:rPr>
          <w:rFonts w:ascii="Arial" w:hAnsi="Arial" w:cs="Arial"/>
          <w:sz w:val="18"/>
          <w:szCs w:val="18"/>
        </w:rPr>
        <w:t>b</w:t>
      </w:r>
      <w:r w:rsidRPr="00BF7BE1">
        <w:rPr>
          <w:rFonts w:ascii="Arial" w:hAnsi="Arial" w:cs="Arial"/>
          <w:sz w:val="18"/>
          <w:szCs w:val="18"/>
          <w:vertAlign w:val="subscript"/>
        </w:rPr>
        <w:t>(</w:t>
      </w:r>
      <w:proofErr w:type="gramEnd"/>
      <w:r w:rsidRPr="00BF7BE1">
        <w:rPr>
          <w:rFonts w:ascii="Arial" w:hAnsi="Arial" w:cs="Arial"/>
          <w:sz w:val="18"/>
          <w:szCs w:val="18"/>
          <w:vertAlign w:val="subscript"/>
        </w:rPr>
        <w:t xml:space="preserve">1-4) </w:t>
      </w:r>
      <w:r w:rsidRPr="00BF7BE1">
        <w:rPr>
          <w:rFonts w:ascii="Arial" w:hAnsi="Arial" w:cs="Arial"/>
          <w:sz w:val="18"/>
          <w:szCs w:val="18"/>
        </w:rPr>
        <w:t>= response category difficulty</w:t>
      </w:r>
      <w:r w:rsidR="00EE7CFA" w:rsidRPr="00BF7BE1">
        <w:rPr>
          <w:rFonts w:ascii="Arial" w:hAnsi="Arial" w:cs="Arial"/>
          <w:sz w:val="18"/>
          <w:szCs w:val="18"/>
        </w:rPr>
        <w:t xml:space="preserve"> </w:t>
      </w:r>
      <w:r w:rsidRPr="00BF7BE1">
        <w:rPr>
          <w:rFonts w:ascii="Arial" w:hAnsi="Arial" w:cs="Arial"/>
          <w:sz w:val="18"/>
          <w:szCs w:val="18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2A69B604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  <w:r w:rsidR="004074A3">
        <w:rPr>
          <w:rFonts w:ascii="Arial" w:hAnsi="Arial" w:cs="Arial"/>
          <w:b/>
          <w:bCs/>
          <w:lang w:val="en-GB"/>
        </w:rPr>
        <w:t xml:space="preserve"> (Supplementary Materials)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7911118D" w14:textId="3AFB8FB2" w:rsidR="004539B0" w:rsidRPr="004539B0" w:rsidRDefault="003B3DB6" w:rsidP="00AB32DA">
      <w:pPr>
        <w:pStyle w:val="EndNoteBibliography"/>
        <w:ind w:left="720" w:hanging="720"/>
        <w:jc w:val="left"/>
        <w:rPr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="004539B0" w:rsidRPr="004539B0">
        <w:rPr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="004539B0" w:rsidRPr="004539B0">
        <w:rPr>
          <w:i/>
          <w:noProof/>
        </w:rPr>
        <w:t>Cancer Epidemiology Biomarkers &amp; Prevention</w:t>
      </w:r>
      <w:r w:rsidR="004539B0" w:rsidRPr="004539B0">
        <w:rPr>
          <w:noProof/>
        </w:rPr>
        <w:t>,</w:t>
      </w:r>
      <w:r w:rsidR="004539B0" w:rsidRPr="004539B0">
        <w:rPr>
          <w:i/>
          <w:noProof/>
        </w:rPr>
        <w:t xml:space="preserve"> 20</w:t>
      </w:r>
      <w:r w:rsidR="004539B0" w:rsidRPr="004539B0">
        <w:rPr>
          <w:noProof/>
        </w:rPr>
        <w:t xml:space="preserve">(7), 1341-1349. </w:t>
      </w:r>
      <w:hyperlink r:id="rId8" w:history="1">
        <w:r w:rsidR="004539B0" w:rsidRPr="004539B0">
          <w:rPr>
            <w:rStyle w:val="Hyperlink"/>
            <w:noProof/>
          </w:rPr>
          <w:t>https://doi.org/10.1158/1055-9965.epi-11-0204</w:t>
        </w:r>
      </w:hyperlink>
      <w:r w:rsidR="004539B0" w:rsidRPr="004539B0">
        <w:rPr>
          <w:noProof/>
        </w:rPr>
        <w:t xml:space="preserve"> </w:t>
      </w:r>
    </w:p>
    <w:p w14:paraId="6FCF645C" w14:textId="77777777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4539B0">
        <w:rPr>
          <w:i/>
          <w:noProof/>
        </w:rPr>
        <w:t>Med Psicosomatica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51</w:t>
      </w:r>
      <w:r w:rsidRPr="004539B0">
        <w:rPr>
          <w:noProof/>
        </w:rPr>
        <w:t xml:space="preserve">, 167-176. </w:t>
      </w:r>
    </w:p>
    <w:p w14:paraId="2E76C17D" w14:textId="3EFF3B60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4539B0">
        <w:rPr>
          <w:i/>
          <w:noProof/>
        </w:rPr>
        <w:t>Psychiatry Res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28</w:t>
      </w:r>
      <w:r w:rsidRPr="004539B0">
        <w:rPr>
          <w:noProof/>
        </w:rPr>
        <w:t xml:space="preserve">(2), 193-213. </w:t>
      </w:r>
      <w:hyperlink r:id="rId9" w:history="1">
        <w:r w:rsidRPr="004539B0">
          <w:rPr>
            <w:rStyle w:val="Hyperlink"/>
            <w:noProof/>
          </w:rPr>
          <w:t>https://doi.org/10.1016/0165-1781(89)90047-4</w:t>
        </w:r>
      </w:hyperlink>
      <w:r w:rsidRPr="004539B0">
        <w:rPr>
          <w:noProof/>
        </w:rPr>
        <w:t xml:space="preserve"> </w:t>
      </w:r>
    </w:p>
    <w:p w14:paraId="23319504" w14:textId="777B48AC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4539B0">
        <w:rPr>
          <w:i/>
          <w:noProof/>
        </w:rPr>
        <w:t>Ergonomics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56</w:t>
      </w:r>
      <w:r w:rsidRPr="004539B0">
        <w:rPr>
          <w:noProof/>
        </w:rPr>
        <w:t xml:space="preserve">. </w:t>
      </w:r>
      <w:hyperlink r:id="rId10" w:history="1">
        <w:r w:rsidRPr="004539B0">
          <w:rPr>
            <w:rStyle w:val="Hyperlink"/>
            <w:noProof/>
          </w:rPr>
          <w:t>https://doi.org/10.1080/00140139.2013.820845</w:t>
        </w:r>
      </w:hyperlink>
      <w:r w:rsidRPr="004539B0">
        <w:rPr>
          <w:noProof/>
        </w:rPr>
        <w:t xml:space="preserve"> </w:t>
      </w:r>
    </w:p>
    <w:p w14:paraId="4926813C" w14:textId="62EF2A38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Eklund, N. H., &amp; Boyce, P. R. (1996). The Development of a Reliable, Valid, and Simple Office Lighting Survey. </w:t>
      </w:r>
      <w:r w:rsidRPr="004539B0">
        <w:rPr>
          <w:i/>
          <w:noProof/>
        </w:rPr>
        <w:t>Journal of the Illuminating Engineering Society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25</w:t>
      </w:r>
      <w:r w:rsidRPr="004539B0">
        <w:rPr>
          <w:noProof/>
        </w:rPr>
        <w:t xml:space="preserve">(2), 25-40. </w:t>
      </w:r>
      <w:hyperlink r:id="rId11" w:history="1">
        <w:r w:rsidRPr="004539B0">
          <w:rPr>
            <w:rStyle w:val="Hyperlink"/>
            <w:noProof/>
          </w:rPr>
          <w:t>https://doi.org/10.1080/00994480.1996.10748145</w:t>
        </w:r>
      </w:hyperlink>
      <w:r w:rsidRPr="004539B0">
        <w:rPr>
          <w:noProof/>
        </w:rPr>
        <w:t xml:space="preserve"> </w:t>
      </w:r>
    </w:p>
    <w:p w14:paraId="54B8B339" w14:textId="70B8BAEC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4539B0">
        <w:rPr>
          <w:i/>
          <w:noProof/>
        </w:rPr>
        <w:t>Behavioral sleep medicine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12</w:t>
      </w:r>
      <w:r w:rsidRPr="004539B0">
        <w:rPr>
          <w:noProof/>
        </w:rPr>
        <w:t xml:space="preserve">(2), 123-142. </w:t>
      </w:r>
      <w:hyperlink r:id="rId12" w:history="1">
        <w:r w:rsidRPr="004539B0">
          <w:rPr>
            <w:rStyle w:val="Hyperlink"/>
            <w:noProof/>
          </w:rPr>
          <w:t>https://doi.org/10.1080/15402002.2013.764530</w:t>
        </w:r>
      </w:hyperlink>
      <w:r w:rsidRPr="004539B0">
        <w:rPr>
          <w:noProof/>
        </w:rPr>
        <w:t xml:space="preserve"> </w:t>
      </w:r>
    </w:p>
    <w:p w14:paraId="10D5DE66" w14:textId="77777777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Horne, J. A., &amp; Ostberg, O. (1976). A self-assessment questionnaire to determine morningness-eveningness in human circadian rhythms. </w:t>
      </w:r>
      <w:r w:rsidRPr="004539B0">
        <w:rPr>
          <w:i/>
          <w:noProof/>
        </w:rPr>
        <w:t>Int J Chronobiol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4</w:t>
      </w:r>
      <w:r w:rsidRPr="004539B0">
        <w:rPr>
          <w:noProof/>
        </w:rPr>
        <w:t xml:space="preserve">(2), 97-110. </w:t>
      </w:r>
    </w:p>
    <w:p w14:paraId="15770BDA" w14:textId="0411420F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Roenneberg, T., Wirz-Justice, A., &amp; Merrow, M. (2003). Life between Clocks: Daily Temporal Patterns of Human Chronotypes. </w:t>
      </w:r>
      <w:r w:rsidRPr="004539B0">
        <w:rPr>
          <w:i/>
          <w:noProof/>
        </w:rPr>
        <w:t>Journal of Biological Rhythms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18</w:t>
      </w:r>
      <w:r w:rsidRPr="004539B0">
        <w:rPr>
          <w:noProof/>
        </w:rPr>
        <w:t xml:space="preserve">(1), 80-90. </w:t>
      </w:r>
      <w:hyperlink r:id="rId13" w:history="1">
        <w:r w:rsidRPr="004539B0">
          <w:rPr>
            <w:rStyle w:val="Hyperlink"/>
            <w:noProof/>
          </w:rPr>
          <w:t>https://doi.org/10.1177/0748730402239679</w:t>
        </w:r>
      </w:hyperlink>
      <w:r w:rsidRPr="004539B0">
        <w:rPr>
          <w:noProof/>
        </w:rPr>
        <w:t xml:space="preserve"> </w:t>
      </w:r>
    </w:p>
    <w:p w14:paraId="10944242" w14:textId="77777777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4539B0">
        <w:rPr>
          <w:i/>
          <w:noProof/>
        </w:rPr>
        <w:t>Translational vision science &amp; technology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6</w:t>
      </w:r>
      <w:r w:rsidRPr="004539B0">
        <w:rPr>
          <w:noProof/>
        </w:rPr>
        <w:t xml:space="preserve">(4), 18-18. </w:t>
      </w:r>
    </w:p>
    <w:p w14:paraId="58DA628E" w14:textId="10F22973" w:rsidR="004539B0" w:rsidRPr="004539B0" w:rsidRDefault="004539B0" w:rsidP="00AB32DA">
      <w:pPr>
        <w:pStyle w:val="EndNoteBibliography"/>
        <w:ind w:left="720" w:hanging="720"/>
        <w:jc w:val="left"/>
        <w:rPr>
          <w:noProof/>
        </w:rPr>
      </w:pPr>
      <w:r w:rsidRPr="004539B0">
        <w:rPr>
          <w:noProof/>
        </w:rPr>
        <w:t xml:space="preserve">Xie, Y., Wu, X., Tao, S., Wan, Y., &amp; Tao, F. (2022). Development and validation of the self-rating of biological rhythm disorder for Chinese adolescents. </w:t>
      </w:r>
      <w:r w:rsidRPr="004539B0">
        <w:rPr>
          <w:i/>
          <w:noProof/>
        </w:rPr>
        <w:t>Chronobiol Int</w:t>
      </w:r>
      <w:r w:rsidRPr="004539B0">
        <w:rPr>
          <w:noProof/>
        </w:rPr>
        <w:t>,</w:t>
      </w:r>
      <w:r w:rsidRPr="004539B0">
        <w:rPr>
          <w:i/>
          <w:noProof/>
        </w:rPr>
        <w:t xml:space="preserve"> 39</w:t>
      </w:r>
      <w:r w:rsidRPr="004539B0">
        <w:rPr>
          <w:noProof/>
        </w:rPr>
        <w:t xml:space="preserve">(2), 198-204. </w:t>
      </w:r>
      <w:hyperlink r:id="rId14" w:history="1">
        <w:r w:rsidRPr="004539B0">
          <w:rPr>
            <w:rStyle w:val="Hyperlink"/>
            <w:noProof/>
          </w:rPr>
          <w:t>https://doi.org/10.1080/07420528.2021.1989450</w:t>
        </w:r>
      </w:hyperlink>
      <w:r w:rsidRPr="004539B0">
        <w:rPr>
          <w:noProof/>
        </w:rPr>
        <w:t xml:space="preserve"> </w:t>
      </w:r>
    </w:p>
    <w:p w14:paraId="0AFEFB63" w14:textId="06FDFCDD" w:rsidR="003B3DB6" w:rsidRPr="00B75FCD" w:rsidRDefault="003B3DB6" w:rsidP="00AB32DA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44907102" w:rsidR="00B75FCD" w:rsidRDefault="00B75FCD">
      <w:pPr>
        <w:rPr>
          <w:rFonts w:ascii="Arial" w:hAnsi="Arial" w:cs="Arial"/>
        </w:rPr>
      </w:pPr>
    </w:p>
    <w:p w14:paraId="744C362F" w14:textId="2AC7AED3" w:rsidR="00AB32DA" w:rsidRDefault="00AB32DA">
      <w:pPr>
        <w:rPr>
          <w:rFonts w:ascii="Arial" w:hAnsi="Arial" w:cs="Arial"/>
        </w:rPr>
      </w:pPr>
    </w:p>
    <w:p w14:paraId="498A90F8" w14:textId="63E85C66" w:rsidR="00AB32DA" w:rsidRDefault="00AB32DA">
      <w:pPr>
        <w:rPr>
          <w:rFonts w:ascii="Arial" w:hAnsi="Arial" w:cs="Arial"/>
        </w:rPr>
      </w:pPr>
    </w:p>
    <w:p w14:paraId="642D9AE1" w14:textId="449BA42C" w:rsidR="00AB32DA" w:rsidRDefault="00AB32DA">
      <w:pPr>
        <w:rPr>
          <w:rFonts w:ascii="Arial" w:hAnsi="Arial" w:cs="Arial"/>
        </w:rPr>
      </w:pPr>
    </w:p>
    <w:p w14:paraId="21F5FE2F" w14:textId="77777777" w:rsidR="00AB32DA" w:rsidRPr="00B75FCD" w:rsidRDefault="00AB32DA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70189551" wp14:editId="15C2A924">
            <wp:extent cx="5526157" cy="8038255"/>
            <wp:effectExtent l="0" t="0" r="0" b="127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933" cy="8163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29AAB5B2" w:rsidR="00B75FCD" w:rsidRPr="00B75FCD" w:rsidRDefault="00B75FCD" w:rsidP="00B75FCD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Summary 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EFA sample</w:t>
      </w:r>
      <w:r w:rsidR="003C1ECD">
        <w:rPr>
          <w:rFonts w:ascii="Arial" w:hAnsi="Arial" w:cs="Arial"/>
        </w:rPr>
        <w:t xml:space="preserve"> (n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=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428)</w:t>
      </w:r>
      <w:r w:rsidR="00EE7CFA">
        <w:rPr>
          <w:rFonts w:ascii="Arial" w:hAnsi="Arial" w:cs="Arial"/>
        </w:rPr>
        <w:t>. All items violated normality assumptions</w:t>
      </w: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1E540532" w:rsidR="00B75FCD" w:rsidRPr="00B75FCD" w:rsidRDefault="00B75FCD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7CFA">
        <w:rPr>
          <w:rFonts w:ascii="Arial" w:hAnsi="Arial" w:cs="Arial"/>
          <w:i/>
          <w:iCs/>
        </w:rPr>
        <w:t>Sup.Fig.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r w:rsidR="003C1ECD" w:rsidRPr="00EE7CFA">
        <w:rPr>
          <w:rFonts w:ascii="Arial" w:hAnsi="Arial" w:cs="Arial"/>
        </w:rPr>
        <w:t>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CFA sample</w:t>
      </w:r>
      <w:r w:rsidR="003C1ECD">
        <w:rPr>
          <w:rFonts w:ascii="Arial" w:hAnsi="Arial" w:cs="Arial"/>
        </w:rPr>
        <w:t xml:space="preserve"> (n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=</w:t>
      </w:r>
      <w:r w:rsidR="00AB32D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262).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8078B" w14:textId="6D7BC622" w:rsidR="00EE7CFA" w:rsidRPr="00EE7CFA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 Fig.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red boxed f</w:t>
      </w:r>
      <w:r w:rsidR="00EE7CFA" w:rsidRPr="00EE7CFA">
        <w:rPr>
          <w:rFonts w:ascii="Arial" w:hAnsi="Arial" w:cs="Arial"/>
        </w:rPr>
        <w:t>ive items (1, 25, 3</w:t>
      </w:r>
      <w:r w:rsidR="00E53635">
        <w:rPr>
          <w:rFonts w:ascii="Arial" w:hAnsi="Arial" w:cs="Arial"/>
        </w:rPr>
        <w:t>0</w:t>
      </w:r>
      <w:r w:rsidR="00EE7CFA" w:rsidRPr="00EE7CFA">
        <w:rPr>
          <w:rFonts w:ascii="Arial" w:hAnsi="Arial" w:cs="Arial"/>
        </w:rPr>
        <w:t>, 3</w:t>
      </w:r>
      <w:r w:rsidR="00E53635">
        <w:rPr>
          <w:rFonts w:ascii="Arial" w:hAnsi="Arial" w:cs="Arial"/>
        </w:rPr>
        <w:t>8</w:t>
      </w:r>
      <w:r w:rsidR="00EE7CFA" w:rsidRPr="00EE7CFA">
        <w:rPr>
          <w:rFonts w:ascii="Arial" w:hAnsi="Arial" w:cs="Arial"/>
        </w:rPr>
        <w:t>,</w:t>
      </w:r>
      <w:r w:rsidR="00E53635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41) had relatively flat information</w:t>
      </w:r>
    </w:p>
    <w:p w14:paraId="6DFE268A" w14:textId="366F53B7" w:rsidR="00B75FCD" w:rsidRPr="00B75FCD" w:rsidRDefault="00EE7CFA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t>c</w:t>
      </w:r>
      <w:r w:rsidRPr="00EE7CFA">
        <w:rPr>
          <w:rFonts w:ascii="Arial" w:hAnsi="Arial" w:cs="Arial"/>
        </w:rPr>
        <w:t>urves</w:t>
      </w:r>
      <w:r>
        <w:rPr>
          <w:rFonts w:ascii="Arial" w:hAnsi="Arial" w:cs="Arial"/>
        </w:rPr>
        <w:t>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1B955D3C" w:rsidR="00B75FCD" w:rsidRPr="00B75FCD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 xml:space="preserve">Person fit of the five fitted IRT models (a) </w:t>
      </w:r>
      <w:r w:rsidR="003C1ECD">
        <w:rPr>
          <w:rFonts w:ascii="Arial" w:hAnsi="Arial" w:cs="Arial"/>
        </w:rPr>
        <w:t>w</w:t>
      </w:r>
      <w:r w:rsidR="00EE7CFA" w:rsidRPr="00EE7CFA">
        <w:rPr>
          <w:rFonts w:ascii="Arial" w:hAnsi="Arial" w:cs="Arial"/>
        </w:rPr>
        <w:t xml:space="preserve">earing blue light filters (b) </w:t>
      </w:r>
      <w:r w:rsidR="003C1ECD">
        <w:rPr>
          <w:rFonts w:ascii="Arial" w:hAnsi="Arial" w:cs="Arial"/>
        </w:rPr>
        <w:t>s</w:t>
      </w:r>
      <w:r w:rsidR="00EE7CFA" w:rsidRPr="00EE7CFA">
        <w:rPr>
          <w:rFonts w:ascii="Arial" w:hAnsi="Arial" w:cs="Arial"/>
        </w:rPr>
        <w:t>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time outdoors (c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phone and smart</w:t>
      </w:r>
      <w:r w:rsidR="003C1ECD">
        <w:rPr>
          <w:rFonts w:ascii="Arial" w:hAnsi="Arial" w:cs="Arial"/>
        </w:rPr>
        <w:t>-</w:t>
      </w:r>
      <w:r w:rsidR="00EE7CFA" w:rsidRPr="00EE7CFA">
        <w:rPr>
          <w:rFonts w:ascii="Arial" w:hAnsi="Arial" w:cs="Arial"/>
        </w:rPr>
        <w:t>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in bed (d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before bedtime (e)</w:t>
      </w:r>
      <w:r w:rsidR="00EE7CF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>. Most of the Zh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4DDFD6" w14:textId="77777777" w:rsidR="00180A41" w:rsidRDefault="00180A41" w:rsidP="00B75FCD">
      <w:r>
        <w:separator/>
      </w:r>
    </w:p>
  </w:endnote>
  <w:endnote w:type="continuationSeparator" w:id="0">
    <w:p w14:paraId="3A57703C" w14:textId="77777777" w:rsidR="00180A41" w:rsidRDefault="00180A41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E06C8F" w14:textId="77777777" w:rsidR="00180A41" w:rsidRDefault="00180A41" w:rsidP="00B75FCD">
      <w:r>
        <w:separator/>
      </w:r>
    </w:p>
  </w:footnote>
  <w:footnote w:type="continuationSeparator" w:id="0">
    <w:p w14:paraId="54A455E3" w14:textId="77777777" w:rsidR="00180A41" w:rsidRDefault="00180A41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648EB" w:rsidRDefault="00025D67">
    <w:pPr>
      <w:pStyle w:val="Header"/>
      <w:rPr>
        <w:rFonts w:ascii="Arial" w:hAnsi="Arial" w:cs="Arial"/>
        <w:lang w:val="en-US"/>
      </w:rPr>
    </w:pPr>
    <w:r w:rsidRPr="000648EB">
      <w:rPr>
        <w:rFonts w:ascii="Arial" w:hAnsi="Arial" w:cs="Arial"/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a5wf9ac5ffz6eefsqvear65avdrepps9zf&quot;&gt;My EndNote Library&lt;record-ids&gt;&lt;item&gt;460&lt;/item&gt;&lt;item&gt;477&lt;/item&gt;&lt;item&gt;513&lt;/item&gt;&lt;item&gt;775&lt;/item&gt;&lt;item&gt;776&lt;/item&gt;&lt;item&gt;1091&lt;/item&gt;&lt;item&gt;1092&lt;/item&gt;&lt;/record-ids&gt;&lt;/item&gt;&lt;/Libraries&gt;"/>
  </w:docVars>
  <w:rsids>
    <w:rsidRoot w:val="003B3DB6"/>
    <w:rsid w:val="000020BA"/>
    <w:rsid w:val="00025D67"/>
    <w:rsid w:val="000648EB"/>
    <w:rsid w:val="00065F56"/>
    <w:rsid w:val="00071BBB"/>
    <w:rsid w:val="00074FF0"/>
    <w:rsid w:val="000A7AC8"/>
    <w:rsid w:val="00146669"/>
    <w:rsid w:val="00174F0E"/>
    <w:rsid w:val="00180A41"/>
    <w:rsid w:val="001820B2"/>
    <w:rsid w:val="001843EF"/>
    <w:rsid w:val="00192697"/>
    <w:rsid w:val="001A07E7"/>
    <w:rsid w:val="001B402B"/>
    <w:rsid w:val="001D24AC"/>
    <w:rsid w:val="0023052E"/>
    <w:rsid w:val="00230820"/>
    <w:rsid w:val="002969AC"/>
    <w:rsid w:val="002B59C4"/>
    <w:rsid w:val="002E2670"/>
    <w:rsid w:val="00302183"/>
    <w:rsid w:val="00302AE8"/>
    <w:rsid w:val="00311EDC"/>
    <w:rsid w:val="00315CDF"/>
    <w:rsid w:val="00320841"/>
    <w:rsid w:val="003912EF"/>
    <w:rsid w:val="003A64D8"/>
    <w:rsid w:val="003B3DB6"/>
    <w:rsid w:val="003C1ECD"/>
    <w:rsid w:val="003C7E94"/>
    <w:rsid w:val="003D1F60"/>
    <w:rsid w:val="003E5358"/>
    <w:rsid w:val="003F7308"/>
    <w:rsid w:val="004074A3"/>
    <w:rsid w:val="004142C4"/>
    <w:rsid w:val="004539B0"/>
    <w:rsid w:val="004978CD"/>
    <w:rsid w:val="004A569F"/>
    <w:rsid w:val="004E0368"/>
    <w:rsid w:val="004E73EB"/>
    <w:rsid w:val="004F4DF9"/>
    <w:rsid w:val="00504885"/>
    <w:rsid w:val="005075A3"/>
    <w:rsid w:val="005435EA"/>
    <w:rsid w:val="005521DA"/>
    <w:rsid w:val="00562A25"/>
    <w:rsid w:val="005830D8"/>
    <w:rsid w:val="00592534"/>
    <w:rsid w:val="00596F70"/>
    <w:rsid w:val="005A7C0E"/>
    <w:rsid w:val="005B62CE"/>
    <w:rsid w:val="006467ED"/>
    <w:rsid w:val="006535FB"/>
    <w:rsid w:val="00655493"/>
    <w:rsid w:val="00690F40"/>
    <w:rsid w:val="0069443E"/>
    <w:rsid w:val="006B0AC7"/>
    <w:rsid w:val="006C60B6"/>
    <w:rsid w:val="006F47EC"/>
    <w:rsid w:val="007020C8"/>
    <w:rsid w:val="007668E6"/>
    <w:rsid w:val="007B6030"/>
    <w:rsid w:val="007B714F"/>
    <w:rsid w:val="007F6A7F"/>
    <w:rsid w:val="00804458"/>
    <w:rsid w:val="008A27E9"/>
    <w:rsid w:val="008E0097"/>
    <w:rsid w:val="008E6D8C"/>
    <w:rsid w:val="008F384F"/>
    <w:rsid w:val="009452BF"/>
    <w:rsid w:val="00963657"/>
    <w:rsid w:val="009742C1"/>
    <w:rsid w:val="009C4E1A"/>
    <w:rsid w:val="009C7CEA"/>
    <w:rsid w:val="009D11A4"/>
    <w:rsid w:val="009D4AF2"/>
    <w:rsid w:val="009E50E0"/>
    <w:rsid w:val="00A12CDB"/>
    <w:rsid w:val="00A67284"/>
    <w:rsid w:val="00A75488"/>
    <w:rsid w:val="00A9337D"/>
    <w:rsid w:val="00AB32DA"/>
    <w:rsid w:val="00AE5E73"/>
    <w:rsid w:val="00B75FCD"/>
    <w:rsid w:val="00B934AE"/>
    <w:rsid w:val="00BC6BDA"/>
    <w:rsid w:val="00BD1ED3"/>
    <w:rsid w:val="00BD56CD"/>
    <w:rsid w:val="00BD71DF"/>
    <w:rsid w:val="00BE4F8D"/>
    <w:rsid w:val="00BF7BAB"/>
    <w:rsid w:val="00BF7BE1"/>
    <w:rsid w:val="00C16B88"/>
    <w:rsid w:val="00C4550F"/>
    <w:rsid w:val="00C46096"/>
    <w:rsid w:val="00C72AFD"/>
    <w:rsid w:val="00D036C9"/>
    <w:rsid w:val="00D75CEB"/>
    <w:rsid w:val="00D904BE"/>
    <w:rsid w:val="00DD6F47"/>
    <w:rsid w:val="00DF7455"/>
    <w:rsid w:val="00E211DF"/>
    <w:rsid w:val="00E21C45"/>
    <w:rsid w:val="00E40C4F"/>
    <w:rsid w:val="00E53635"/>
    <w:rsid w:val="00EB798E"/>
    <w:rsid w:val="00ED53B1"/>
    <w:rsid w:val="00EE7CFA"/>
    <w:rsid w:val="00F51E3E"/>
    <w:rsid w:val="00F62B83"/>
    <w:rsid w:val="00FB472C"/>
    <w:rsid w:val="00FD47B0"/>
    <w:rsid w:val="00FE2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1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  <w:style w:type="paragraph" w:styleId="Title">
    <w:name w:val="Title"/>
    <w:basedOn w:val="Normal"/>
    <w:next w:val="BodyText"/>
    <w:link w:val="TitleChar"/>
    <w:qFormat/>
    <w:rsid w:val="00302AE8"/>
    <w:pPr>
      <w:keepNext/>
      <w:keepLines/>
      <w:spacing w:before="2040" w:after="240" w:line="480" w:lineRule="auto"/>
      <w:jc w:val="center"/>
    </w:pPr>
    <w:rPr>
      <w:rFonts w:ascii="Times New Roman" w:eastAsiaTheme="majorEastAsia" w:hAnsi="Times New Roman" w:cstheme="majorBidi"/>
      <w:bCs/>
      <w:szCs w:val="36"/>
      <w:lang w:val="en-US"/>
    </w:rPr>
  </w:style>
  <w:style w:type="character" w:customStyle="1" w:styleId="TitleChar">
    <w:name w:val="Title Char"/>
    <w:basedOn w:val="DefaultParagraphFont"/>
    <w:link w:val="Title"/>
    <w:rsid w:val="00302AE8"/>
    <w:rPr>
      <w:rFonts w:ascii="Times New Roman" w:eastAsiaTheme="majorEastAsia" w:hAnsi="Times New Roman" w:cstheme="majorBidi"/>
      <w:bCs/>
      <w:szCs w:val="36"/>
      <w:lang w:val="en-US"/>
    </w:rPr>
  </w:style>
  <w:style w:type="paragraph" w:customStyle="1" w:styleId="Author">
    <w:name w:val="Author"/>
    <w:basedOn w:val="Title"/>
    <w:next w:val="BodyText"/>
    <w:qFormat/>
    <w:rsid w:val="00302AE8"/>
    <w:pPr>
      <w:spacing w:before="0"/>
    </w:pPr>
  </w:style>
  <w:style w:type="paragraph" w:customStyle="1" w:styleId="EndNoteBibliographyTitle">
    <w:name w:val="EndNote Bibliography Title"/>
    <w:basedOn w:val="Normal"/>
    <w:link w:val="EndNoteBibliographyTitleChar"/>
    <w:rsid w:val="004539B0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4539B0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539B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</TotalTime>
  <Pages>18</Pages>
  <Words>5097</Words>
  <Characters>29056</Characters>
  <Application>Microsoft Office Word</Application>
  <DocSecurity>0</DocSecurity>
  <Lines>242</Lines>
  <Paragraphs>68</Paragraphs>
  <ScaleCrop>false</ScaleCrop>
  <Company/>
  <LinksUpToDate>false</LinksUpToDate>
  <CharactersWithSpaces>34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58</cp:revision>
  <dcterms:created xsi:type="dcterms:W3CDTF">2022-03-28T12:23:00Z</dcterms:created>
  <dcterms:modified xsi:type="dcterms:W3CDTF">2023-01-05T08:01:00Z</dcterms:modified>
</cp:coreProperties>
</file>